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473A" w:rsidRDefault="00F4649F" w:rsidP="00DF0850">
      <w:pPr>
        <w:pStyle w:val="Heading1"/>
        <w:rPr>
          <w:rFonts w:eastAsia="Calibri"/>
        </w:rPr>
      </w:pPr>
      <w:r w:rsidRPr="00BC5F4C">
        <w:rPr>
          <w:rFonts w:eastAsia="Calibri"/>
        </w:rPr>
        <w:t xml:space="preserve">Realist </w:t>
      </w:r>
      <w:r w:rsidR="00E34EE4" w:rsidRPr="00BC5F4C">
        <w:rPr>
          <w:rFonts w:eastAsia="Calibri"/>
        </w:rPr>
        <w:t>E</w:t>
      </w:r>
      <w:r w:rsidRPr="00BC5F4C">
        <w:rPr>
          <w:rFonts w:eastAsia="Calibri"/>
        </w:rPr>
        <w:t xml:space="preserve">valuation of Public Engagement and Involvement in </w:t>
      </w:r>
      <w:r w:rsidR="001D3D40" w:rsidRPr="00BC5F4C">
        <w:rPr>
          <w:rFonts w:eastAsia="Calibri"/>
        </w:rPr>
        <w:t>Data-intensive Health Research</w:t>
      </w:r>
    </w:p>
    <w:p w:rsidR="00FF6695" w:rsidRPr="00FF6695" w:rsidRDefault="00FF6695" w:rsidP="00FF6695"/>
    <w:p w:rsidR="00FF6695" w:rsidRDefault="00FF6695" w:rsidP="00FF6695">
      <w:pPr>
        <w:spacing w:after="0"/>
        <w:rPr>
          <w:rFonts w:ascii="Times New Roman" w:eastAsia="Calibri" w:hAnsi="Times New Roman" w:cs="Times New Roman"/>
          <w:sz w:val="24"/>
          <w:szCs w:val="24"/>
          <w:lang w:eastAsia="en-US" w:bidi="en-US"/>
        </w:rPr>
      </w:pPr>
      <w:r>
        <w:rPr>
          <w:rFonts w:ascii="Times New Roman" w:eastAsia="Calibri" w:hAnsi="Times New Roman" w:cs="Times New Roman"/>
          <w:sz w:val="24"/>
          <w:szCs w:val="24"/>
          <w:lang w:eastAsia="en-US" w:bidi="en-US"/>
        </w:rPr>
        <w:t>*Dr Georgina Hobbs,</w:t>
      </w:r>
      <w:r w:rsidRPr="006313EC">
        <w:rPr>
          <w:rFonts w:ascii="Times New Roman" w:eastAsia="Calibri" w:hAnsi="Times New Roman" w:cs="Times New Roman"/>
          <w:sz w:val="24"/>
          <w:szCs w:val="24"/>
          <w:lang w:eastAsia="en-US" w:bidi="en-US"/>
        </w:rPr>
        <w:t xml:space="preserve"> </w:t>
      </w:r>
      <w:r w:rsidRPr="002B6F97">
        <w:rPr>
          <w:rFonts w:ascii="Times New Roman" w:eastAsia="Calibri" w:hAnsi="Times New Roman" w:cs="Times New Roman"/>
          <w:sz w:val="24"/>
          <w:szCs w:val="24"/>
          <w:lang w:eastAsia="en-US" w:bidi="en-US"/>
        </w:rPr>
        <w:t>Evidence and Research Manager</w:t>
      </w:r>
      <w:r>
        <w:rPr>
          <w:rFonts w:ascii="Times New Roman" w:eastAsia="Calibri" w:hAnsi="Times New Roman" w:cs="Times New Roman"/>
          <w:sz w:val="24"/>
          <w:szCs w:val="24"/>
          <w:lang w:eastAsia="en-US" w:bidi="en-US"/>
        </w:rPr>
        <w:t>,</w:t>
      </w:r>
      <w:r w:rsidRPr="002B6F97">
        <w:rPr>
          <w:rFonts w:ascii="Times New Roman" w:eastAsia="Calibri" w:hAnsi="Times New Roman" w:cs="Times New Roman"/>
          <w:sz w:val="24"/>
          <w:szCs w:val="24"/>
          <w:lang w:eastAsia="en-US" w:bidi="en-US"/>
        </w:rPr>
        <w:t xml:space="preserve"> Manchester Health and Care Commissioning, Parkway 3, Princess Rd, Manchester M14-7LU </w:t>
      </w:r>
      <w:r w:rsidRPr="006313EC">
        <w:rPr>
          <w:rFonts w:ascii="Times New Roman" w:eastAsia="Calibri" w:hAnsi="Times New Roman" w:cs="Times New Roman"/>
          <w:sz w:val="24"/>
          <w:szCs w:val="24"/>
          <w:lang w:eastAsia="en-US" w:bidi="en-US"/>
        </w:rPr>
        <w:t>ORCID</w:t>
      </w:r>
      <w:r>
        <w:rPr>
          <w:rFonts w:ascii="Times New Roman" w:eastAsia="Calibri" w:hAnsi="Times New Roman" w:cs="Times New Roman"/>
          <w:sz w:val="24"/>
          <w:szCs w:val="24"/>
          <w:lang w:eastAsia="en-US" w:bidi="en-US"/>
        </w:rPr>
        <w:t xml:space="preserve"> – </w:t>
      </w:r>
      <w:r w:rsidRPr="004C7EEA">
        <w:rPr>
          <w:rFonts w:ascii="Times New Roman" w:eastAsia="Calibri" w:hAnsi="Times New Roman" w:cs="Times New Roman"/>
          <w:sz w:val="24"/>
          <w:szCs w:val="24"/>
          <w:lang w:eastAsia="en-US" w:bidi="en-US"/>
        </w:rPr>
        <w:t>0000-0001-8763-5161</w:t>
      </w:r>
      <w:r>
        <w:rPr>
          <w:rFonts w:ascii="Times New Roman" w:eastAsia="Calibri" w:hAnsi="Times New Roman" w:cs="Times New Roman"/>
          <w:sz w:val="24"/>
          <w:szCs w:val="24"/>
          <w:lang w:eastAsia="en-US" w:bidi="en-US"/>
        </w:rPr>
        <w:t xml:space="preserve"> </w:t>
      </w:r>
      <w:hyperlink r:id="rId9" w:history="1">
        <w:r w:rsidRPr="002B6F97">
          <w:rPr>
            <w:rFonts w:ascii="Times New Roman" w:eastAsia="Calibri" w:hAnsi="Times New Roman" w:cs="Times New Roman"/>
            <w:sz w:val="24"/>
            <w:szCs w:val="24"/>
            <w:lang w:eastAsia="en-US" w:bidi="en-US"/>
          </w:rPr>
          <w:t>jo.hobbs3@nhs.net</w:t>
        </w:r>
      </w:hyperlink>
      <w:r>
        <w:rPr>
          <w:rFonts w:ascii="Times New Roman" w:eastAsia="Calibri" w:hAnsi="Times New Roman" w:cs="Times New Roman"/>
          <w:sz w:val="24"/>
          <w:szCs w:val="24"/>
          <w:lang w:eastAsia="en-US" w:bidi="en-US"/>
        </w:rPr>
        <w:t xml:space="preserve"> </w:t>
      </w:r>
    </w:p>
    <w:p w:rsidR="00FF6695" w:rsidRDefault="00FF6695" w:rsidP="00FF6695">
      <w:pPr>
        <w:spacing w:after="0"/>
        <w:rPr>
          <w:rFonts w:ascii="Times New Roman" w:eastAsia="Calibri" w:hAnsi="Times New Roman" w:cs="Times New Roman"/>
          <w:sz w:val="24"/>
          <w:szCs w:val="24"/>
          <w:lang w:eastAsia="en-US"/>
        </w:rPr>
      </w:pPr>
    </w:p>
    <w:p w:rsidR="00FF6695" w:rsidRPr="006313EC" w:rsidRDefault="00FF6695" w:rsidP="00FF6695">
      <w:pPr>
        <w:spacing w:after="0"/>
        <w:rPr>
          <w:rFonts w:ascii="Times New Roman" w:eastAsia="Calibri" w:hAnsi="Times New Roman" w:cs="Times New Roman"/>
          <w:sz w:val="24"/>
          <w:szCs w:val="24"/>
          <w:lang w:eastAsia="en-US" w:bidi="en-US"/>
        </w:rPr>
      </w:pPr>
      <w:r w:rsidRPr="006313EC">
        <w:rPr>
          <w:rFonts w:ascii="Times New Roman" w:eastAsia="Calibri" w:hAnsi="Times New Roman" w:cs="Times New Roman"/>
          <w:sz w:val="24"/>
          <w:szCs w:val="24"/>
          <w:lang w:eastAsia="en-US"/>
        </w:rPr>
        <w:t xml:space="preserve">Dr Mary P Tully, </w:t>
      </w:r>
      <w:r w:rsidRPr="006313EC">
        <w:rPr>
          <w:rFonts w:ascii="Times New Roman" w:eastAsia="Calibri" w:hAnsi="Times New Roman" w:cs="Times New Roman"/>
          <w:sz w:val="24"/>
          <w:szCs w:val="24"/>
          <w:lang w:eastAsia="en-US" w:bidi="en-US"/>
        </w:rPr>
        <w:t xml:space="preserve">Division of Pharmacy and Optometry, School of Health Sciences, Faculty of Biology, Medicine and Health, University of Manchester, Manchester Academic Health Science Centre, Manchester, UK.  </w:t>
      </w:r>
      <w:proofErr w:type="gramStart"/>
      <w:r w:rsidRPr="006313EC">
        <w:rPr>
          <w:rFonts w:ascii="Times New Roman" w:eastAsia="Calibri" w:hAnsi="Times New Roman" w:cs="Times New Roman"/>
          <w:sz w:val="24"/>
          <w:szCs w:val="24"/>
          <w:lang w:eastAsia="en-US"/>
        </w:rPr>
        <w:t>mary.p.tully@manchester.ac.uk  ORCID</w:t>
      </w:r>
      <w:proofErr w:type="gramEnd"/>
      <w:r w:rsidRPr="006313EC">
        <w:rPr>
          <w:rFonts w:ascii="Times New Roman" w:eastAsia="Calibri" w:hAnsi="Times New Roman" w:cs="Times New Roman"/>
          <w:sz w:val="24"/>
          <w:szCs w:val="24"/>
          <w:lang w:eastAsia="en-US"/>
        </w:rPr>
        <w:t xml:space="preserve"> 0000-0003-2100-3983</w:t>
      </w:r>
    </w:p>
    <w:p w:rsidR="00FF6695" w:rsidRDefault="00FF6695" w:rsidP="00FF6695">
      <w:bookmarkStart w:id="0" w:name="_GoBack"/>
      <w:bookmarkEnd w:id="0"/>
    </w:p>
    <w:p w:rsidR="00FF6695" w:rsidRPr="00BC5F4C" w:rsidRDefault="00FF6695" w:rsidP="00FF6695">
      <w:r>
        <w:t>*Corresponding author</w:t>
      </w:r>
    </w:p>
    <w:p w:rsidR="006313EC" w:rsidRDefault="006313EC" w:rsidP="006313EC">
      <w:pPr>
        <w:spacing w:after="0"/>
        <w:rPr>
          <w:rFonts w:ascii="Times New Roman" w:eastAsia="Calibri" w:hAnsi="Times New Roman" w:cs="Times New Roman"/>
          <w:sz w:val="24"/>
          <w:szCs w:val="24"/>
          <w:lang w:eastAsia="en-US"/>
        </w:rPr>
      </w:pPr>
    </w:p>
    <w:p w:rsidR="003561C5" w:rsidRDefault="003561C5" w:rsidP="00DF0850">
      <w:pPr>
        <w:pStyle w:val="Heading1"/>
      </w:pPr>
      <w:r w:rsidRPr="00BC5F4C">
        <w:t>Plain English Summary</w:t>
      </w:r>
    </w:p>
    <w:p w:rsidR="00627581" w:rsidRPr="00627581" w:rsidRDefault="00627581" w:rsidP="00627581">
      <w:r w:rsidRPr="00627581">
        <w:t>Public engagement and involvement in health research is now well established and makes a valuable contribution to the research process. However, little is known about its impact on participants. This article investigates how involvement in a data-intensive health research public forum impacts on public forum members</w:t>
      </w:r>
      <w:r>
        <w:t>,</w:t>
      </w:r>
      <w:r w:rsidRPr="00627581">
        <w:t xml:space="preserve"> rather than the research process. Personal involvement portfolios were used to </w:t>
      </w:r>
      <w:r>
        <w:t xml:space="preserve">support their involvement work and </w:t>
      </w:r>
      <w:r w:rsidRPr="00627581">
        <w:t xml:space="preserve">help evaluate if and how involvement in research activities enhanced members’ personal development. This article suggests that the use of a personal involvement portfolio in a public forum will aid forum members’ personal development if they value its use as a framework for learning.  </w:t>
      </w:r>
      <w:r w:rsidR="00442B89">
        <w:t xml:space="preserve">We found </w:t>
      </w:r>
      <w:r w:rsidRPr="00627581">
        <w:t xml:space="preserve">that women and men used and valued the portfolio </w:t>
      </w:r>
      <w:r w:rsidRPr="00627581">
        <w:lastRenderedPageBreak/>
        <w:t>for different purposes</w:t>
      </w:r>
      <w:r w:rsidR="00921603">
        <w:t xml:space="preserve">.  There seemed to be a difference in the </w:t>
      </w:r>
      <w:r w:rsidRPr="00627581">
        <w:t xml:space="preserve">degree to which gender affected the </w:t>
      </w:r>
      <w:r w:rsidR="00921603">
        <w:t xml:space="preserve">way </w:t>
      </w:r>
      <w:r w:rsidRPr="00627581">
        <w:t>members</w:t>
      </w:r>
      <w:r w:rsidR="00921603">
        <w:t xml:space="preserve"> </w:t>
      </w:r>
      <w:r w:rsidRPr="00627581">
        <w:t>use</w:t>
      </w:r>
      <w:r w:rsidR="00921603">
        <w:t>d</w:t>
      </w:r>
      <w:r w:rsidRPr="00627581">
        <w:t xml:space="preserve"> of the portfolio and further research is needed to explore this. </w:t>
      </w:r>
      <w:r w:rsidR="00921603">
        <w:t xml:space="preserve"> </w:t>
      </w:r>
      <w:r w:rsidR="00442B89">
        <w:t>In addition</w:t>
      </w:r>
      <w:r w:rsidRPr="00627581">
        <w:t xml:space="preserve">, evidence from this realist evaluation </w:t>
      </w:r>
      <w:r w:rsidR="00442B89">
        <w:t>recommends</w:t>
      </w:r>
      <w:r w:rsidRPr="00627581">
        <w:t xml:space="preserve"> that </w:t>
      </w:r>
      <w:r w:rsidR="00921603">
        <w:t>engagement and involvement</w:t>
      </w:r>
      <w:r w:rsidRPr="00627581">
        <w:t xml:space="preserve"> should always be underpinned by procedures which ensure that participants receive ongoing and tailored guidance and support throughout the process.</w:t>
      </w:r>
    </w:p>
    <w:p w:rsidR="003D24B0" w:rsidRPr="00BC5F4C" w:rsidRDefault="00DD13B7" w:rsidP="00DD13B7">
      <w:pPr>
        <w:pStyle w:val="Heading1"/>
      </w:pPr>
      <w:r>
        <w:t>Abstract</w:t>
      </w:r>
    </w:p>
    <w:p w:rsidR="00CE6BBD" w:rsidRDefault="00CE6BBD" w:rsidP="00DF0850">
      <w:r w:rsidRPr="00CE6BBD">
        <w:rPr>
          <w:b/>
        </w:rPr>
        <w:t>Background:</w:t>
      </w:r>
      <w:r w:rsidR="00DD4578">
        <w:rPr>
          <w:b/>
        </w:rPr>
        <w:t xml:space="preserve"> </w:t>
      </w:r>
      <w:r w:rsidR="008B2AE2">
        <w:t>H</w:t>
      </w:r>
      <w:r w:rsidR="008B2AE2" w:rsidRPr="00BC5F4C">
        <w:t xml:space="preserve">igh quality </w:t>
      </w:r>
      <w:r w:rsidR="008B2AE2">
        <w:t>public engagement and involvement (PEI)</w:t>
      </w:r>
      <w:r w:rsidR="008B2AE2" w:rsidRPr="00BC5F4C">
        <w:t xml:space="preserve"> in data-intensive health research is seen as one way of ensuring </w:t>
      </w:r>
      <w:r w:rsidR="00DD4578">
        <w:t xml:space="preserve">that </w:t>
      </w:r>
      <w:r w:rsidR="00DD4578" w:rsidRPr="00DC25CA">
        <w:t>social legitimacy</w:t>
      </w:r>
      <w:r w:rsidR="00DC25CA">
        <w:t>,</w:t>
      </w:r>
      <w:r w:rsidR="00DD4578" w:rsidRPr="00DC25CA">
        <w:t xml:space="preserve"> i.e. </w:t>
      </w:r>
      <w:r w:rsidR="008B2AE2" w:rsidRPr="00DC25CA">
        <w:t>a social license</w:t>
      </w:r>
      <w:r w:rsidR="00DC25CA">
        <w:t>,</w:t>
      </w:r>
      <w:r w:rsidR="00DD4578" w:rsidRPr="00DC25CA">
        <w:t xml:space="preserve"> is conferred through </w:t>
      </w:r>
      <w:r w:rsidR="004C7EEA" w:rsidRPr="00DC25CA">
        <w:t>public acceptance</w:t>
      </w:r>
      <w:r w:rsidR="00DD4578" w:rsidRPr="00DC25CA">
        <w:t xml:space="preserve"> of</w:t>
      </w:r>
      <w:r w:rsidR="008B2AE2" w:rsidRPr="00DC25CA">
        <w:t xml:space="preserve"> the need for research use of their data.</w:t>
      </w:r>
      <w:r w:rsidR="008B2AE2" w:rsidRPr="00BC5F4C">
        <w:t xml:space="preserve">  </w:t>
      </w:r>
      <w:r w:rsidR="00DC4EC3">
        <w:t xml:space="preserve">This is a complex research area, and </w:t>
      </w:r>
      <w:r w:rsidR="00DC4EC3" w:rsidRPr="00DC25CA">
        <w:t xml:space="preserve">portfolios </w:t>
      </w:r>
      <w:r w:rsidR="00DD4578" w:rsidRPr="00DC25CA">
        <w:t xml:space="preserve">of involvement </w:t>
      </w:r>
      <w:r w:rsidR="00DC4EC3" w:rsidRPr="00DC25CA">
        <w:t xml:space="preserve">have been suggested, but not yet evaluated, </w:t>
      </w:r>
      <w:r w:rsidR="00DC25CA" w:rsidRPr="00DC25CA">
        <w:t>to</w:t>
      </w:r>
      <w:r w:rsidR="001B20C8" w:rsidRPr="00DC25CA">
        <w:t xml:space="preserve"> support</w:t>
      </w:r>
      <w:r w:rsidR="00DC4EC3" w:rsidRPr="00DC25CA">
        <w:t xml:space="preserve"> </w:t>
      </w:r>
      <w:r w:rsidR="00DD4578" w:rsidRPr="00DC25CA">
        <w:t xml:space="preserve">the role of </w:t>
      </w:r>
      <w:r w:rsidR="00DC4EC3" w:rsidRPr="00DC25CA">
        <w:t>public contributors</w:t>
      </w:r>
      <w:r w:rsidR="00DC4EC3">
        <w:t xml:space="preserve">.  </w:t>
      </w:r>
      <w:r w:rsidRPr="00BC5F4C">
        <w:t xml:space="preserve">The </w:t>
      </w:r>
      <w:r w:rsidR="00E748BD" w:rsidRPr="00BC5F4C">
        <w:t xml:space="preserve">study </w:t>
      </w:r>
      <w:r w:rsidRPr="00BC5F4C">
        <w:t xml:space="preserve">aim was to evaluate if and how </w:t>
      </w:r>
      <w:r w:rsidRPr="00DC25CA">
        <w:t>membership of a data-intensive research</w:t>
      </w:r>
      <w:r w:rsidR="00DD4578" w:rsidRPr="00DC25CA">
        <w:t xml:space="preserve"> public forum </w:t>
      </w:r>
      <w:r w:rsidR="00DC25CA" w:rsidRPr="00DC25CA">
        <w:t>that</w:t>
      </w:r>
      <w:r w:rsidRPr="00DC25CA">
        <w:t xml:space="preserve"> </w:t>
      </w:r>
      <w:r w:rsidR="00DD4578" w:rsidRPr="00DC25CA">
        <w:t xml:space="preserve">included the </w:t>
      </w:r>
      <w:r w:rsidRPr="00DC25CA">
        <w:t>use of a</w:t>
      </w:r>
      <w:r w:rsidR="001B20C8" w:rsidRPr="00DC25CA">
        <w:t>n</w:t>
      </w:r>
      <w:r w:rsidRPr="00DC25CA">
        <w:t xml:space="preserve"> involvement portfolio </w:t>
      </w:r>
      <w:r w:rsidR="00DD4578">
        <w:t xml:space="preserve">would </w:t>
      </w:r>
      <w:r w:rsidRPr="00BC5F4C">
        <w:t xml:space="preserve">act as a mechanism for enhancing members’ personal development.  </w:t>
      </w:r>
      <w:r w:rsidR="00BA64E5" w:rsidRPr="00BC5F4C">
        <w:t xml:space="preserve">Our preliminary </w:t>
      </w:r>
      <w:r w:rsidR="00BA64E5">
        <w:t xml:space="preserve">middle range theory </w:t>
      </w:r>
      <w:r w:rsidR="00BA64E5" w:rsidRPr="00BC5F4C">
        <w:t>was that the use of a portfolio as a framework for learning would facilitate forum members’ personal development.</w:t>
      </w:r>
    </w:p>
    <w:p w:rsidR="00CE6BBD" w:rsidRDefault="00CE6BBD" w:rsidP="00DF0850">
      <w:r w:rsidRPr="00CE6BBD">
        <w:rPr>
          <w:b/>
        </w:rPr>
        <w:t xml:space="preserve">Method: </w:t>
      </w:r>
      <w:r w:rsidR="003010AD">
        <w:t>Qualitative d</w:t>
      </w:r>
      <w:r w:rsidR="003010AD" w:rsidRPr="00BC5F4C">
        <w:t xml:space="preserve">ata were collected </w:t>
      </w:r>
      <w:r w:rsidR="00E57B62">
        <w:t xml:space="preserve">from </w:t>
      </w:r>
      <w:r w:rsidR="005118C9">
        <w:t>1</w:t>
      </w:r>
      <w:r w:rsidR="00E57B62">
        <w:t>5</w:t>
      </w:r>
      <w:r w:rsidR="005118C9">
        <w:t xml:space="preserve"> current and previous</w:t>
      </w:r>
      <w:r w:rsidR="003010AD" w:rsidRPr="00BC5F4C">
        <w:t xml:space="preserve"> </w:t>
      </w:r>
      <w:r w:rsidR="00E748BD" w:rsidRPr="00BC5F4C">
        <w:t xml:space="preserve">forum </w:t>
      </w:r>
      <w:r w:rsidR="003010AD" w:rsidRPr="00BC5F4C">
        <w:t>members</w:t>
      </w:r>
      <w:r w:rsidR="005118C9">
        <w:t>,</w:t>
      </w:r>
      <w:r w:rsidR="00DC25CA">
        <w:t xml:space="preserve"> </w:t>
      </w:r>
      <w:r w:rsidR="00E57B62" w:rsidRPr="00BC5F4C">
        <w:t>via semi-structured interviews</w:t>
      </w:r>
      <w:r w:rsidR="00E57B62">
        <w:t>,</w:t>
      </w:r>
      <w:r w:rsidR="00DC25CA">
        <w:t xml:space="preserve"> </w:t>
      </w:r>
      <w:r w:rsidR="003010AD" w:rsidRPr="00BC5F4C">
        <w:t>notes from meetings</w:t>
      </w:r>
      <w:r w:rsidR="00E57B62">
        <w:t>,</w:t>
      </w:r>
      <w:r w:rsidR="003010AD" w:rsidRPr="00BC5F4C">
        <w:t xml:space="preserve"> and </w:t>
      </w:r>
      <w:r w:rsidR="00DC25CA">
        <w:t>consultations with</w:t>
      </w:r>
      <w:r w:rsidR="00E57B62">
        <w:t xml:space="preserve"> and </w:t>
      </w:r>
      <w:r w:rsidR="003010AD" w:rsidRPr="00BC5F4C">
        <w:t xml:space="preserve">feedback from members. </w:t>
      </w:r>
      <w:r w:rsidR="00707103">
        <w:t xml:space="preserve">Data were </w:t>
      </w:r>
      <w:r w:rsidR="00707103" w:rsidRPr="00BC5F4C">
        <w:t>critically compar</w:t>
      </w:r>
      <w:r w:rsidR="00707103">
        <w:t>ed</w:t>
      </w:r>
      <w:r w:rsidR="00707103" w:rsidRPr="00BC5F4C">
        <w:t>, contrast</w:t>
      </w:r>
      <w:r w:rsidR="00707103">
        <w:t>ed</w:t>
      </w:r>
      <w:r w:rsidR="00707103" w:rsidRPr="00BC5F4C">
        <w:t xml:space="preserve"> and review</w:t>
      </w:r>
      <w:r w:rsidR="00707103">
        <w:t>ed</w:t>
      </w:r>
      <w:r w:rsidR="00707103" w:rsidRPr="00BC5F4C">
        <w:t xml:space="preserve"> until no new themes could be discerned and the</w:t>
      </w:r>
      <w:r w:rsidR="00E748BD">
        <w:t>n</w:t>
      </w:r>
      <w:r w:rsidR="00707103" w:rsidRPr="00BC5F4C">
        <w:t xml:space="preserve"> condensed</w:t>
      </w:r>
      <w:r w:rsidR="00707103">
        <w:t xml:space="preserve"> into context-mechanism-outcome (CMO) configurations</w:t>
      </w:r>
      <w:r w:rsidR="00707103" w:rsidRPr="00BC5F4C">
        <w:t>.</w:t>
      </w:r>
      <w:r w:rsidR="00DC25CA">
        <w:t xml:space="preserve">  </w:t>
      </w:r>
      <w:r w:rsidR="005118C9" w:rsidRPr="00BC5F4C">
        <w:t>Realist evaluation was used to generate a theoretical and empirical appreciation of the contextual circumstances and mechanisms which help to explain the extent to which involvement with a public forum would enhance members’ personal development and, if so, how, why, and for whom.</w:t>
      </w:r>
    </w:p>
    <w:p w:rsidR="00AD6272" w:rsidRDefault="00AD6272" w:rsidP="00FA5394">
      <w:r w:rsidRPr="00AD6272">
        <w:rPr>
          <w:b/>
        </w:rPr>
        <w:t xml:space="preserve">Results: </w:t>
      </w:r>
      <w:r w:rsidR="00FA5394" w:rsidRPr="00BC5F4C">
        <w:t>Three CMO configurations were identified.  All of them showed that using the portfolio facilitated growth in forum members’ personal development, but only where the members valued using the portfolio.</w:t>
      </w:r>
      <w:r w:rsidR="009427CD">
        <w:t xml:space="preserve"> This was particularly so for female forum members.  Members </w:t>
      </w:r>
      <w:r w:rsidR="00FA5394">
        <w:t xml:space="preserve">valued the </w:t>
      </w:r>
      <w:r w:rsidR="00FA5394">
        <w:lastRenderedPageBreak/>
        <w:t xml:space="preserve">portfolio </w:t>
      </w:r>
      <w:r w:rsidR="00707103">
        <w:t xml:space="preserve">in one or more of three ways:  </w:t>
      </w:r>
      <w:r w:rsidR="00FA5394" w:rsidRPr="00FA5394">
        <w:t>as a tool to record and evidence activities</w:t>
      </w:r>
      <w:r w:rsidR="00484CF2">
        <w:t xml:space="preserve">, </w:t>
      </w:r>
      <w:r w:rsidR="00FA5394" w:rsidRPr="00FA5394">
        <w:t>to facilitate reflective practice</w:t>
      </w:r>
      <w:r w:rsidR="00484CF2">
        <w:t xml:space="preserve"> or as </w:t>
      </w:r>
      <w:r w:rsidR="00FA5394" w:rsidRPr="00FA5394">
        <w:t>a guiding framework</w:t>
      </w:r>
      <w:r w:rsidR="00707103">
        <w:t xml:space="preserve">. </w:t>
      </w:r>
    </w:p>
    <w:p w:rsidR="009427CD" w:rsidRPr="00BC5F4C" w:rsidRDefault="009427CD" w:rsidP="009427CD">
      <w:r w:rsidRPr="009427CD">
        <w:rPr>
          <w:b/>
        </w:rPr>
        <w:t xml:space="preserve">Conclusions: </w:t>
      </w:r>
      <w:r w:rsidRPr="00BC5F4C">
        <w:t xml:space="preserve">Data analysis and consideration of the three CMO configurations suggests a refined </w:t>
      </w:r>
      <w:r w:rsidR="00401381">
        <w:t xml:space="preserve">middle range theory </w:t>
      </w:r>
      <w:r w:rsidRPr="00BC5F4C">
        <w:t>that ‘</w:t>
      </w:r>
      <w:r w:rsidR="00A544EE">
        <w:t>T</w:t>
      </w:r>
      <w:r w:rsidRPr="00BC5F4C">
        <w:t>he use of a portfolio as a framework for learning in a public forum will facilitate forum members’ personal development if they value its use as a framework for learning’.</w:t>
      </w:r>
      <w:r w:rsidR="00A544EE">
        <w:t xml:space="preserve"> </w:t>
      </w:r>
      <w:r w:rsidR="00D47F31">
        <w:t xml:space="preserve">Further work is needed to confirm these findings both elsewhere in </w:t>
      </w:r>
      <w:r w:rsidRPr="00BC5F4C">
        <w:t>data-intensive health research</w:t>
      </w:r>
      <w:r w:rsidR="00D47F31">
        <w:t xml:space="preserve"> and in other complex research areas using public forums for PEI.  </w:t>
      </w:r>
    </w:p>
    <w:p w:rsidR="007345A6" w:rsidRPr="00BC5F4C" w:rsidRDefault="007345A6" w:rsidP="00DD13B7"/>
    <w:p w:rsidR="007345A6" w:rsidRPr="00BC5F4C" w:rsidRDefault="007345A6" w:rsidP="00DF0850">
      <w:pPr>
        <w:pStyle w:val="Heading1"/>
      </w:pPr>
      <w:r w:rsidRPr="00BC5F4C">
        <w:t xml:space="preserve">Keywords </w:t>
      </w:r>
    </w:p>
    <w:p w:rsidR="007345A6" w:rsidRPr="00BC5F4C" w:rsidRDefault="00741F84" w:rsidP="00DF0850">
      <w:proofErr w:type="gramStart"/>
      <w:r w:rsidRPr="00741F84">
        <w:t>impact</w:t>
      </w:r>
      <w:proofErr w:type="gramEnd"/>
      <w:r w:rsidRPr="00741F84">
        <w:t>; patient and public involvement; public involvement; realistic evaluation</w:t>
      </w:r>
      <w:r w:rsidR="007345A6" w:rsidRPr="00BC5F4C">
        <w:t xml:space="preserve">; personal development </w:t>
      </w:r>
    </w:p>
    <w:p w:rsidR="00F4649F" w:rsidRPr="00BC5F4C" w:rsidRDefault="00F4649F" w:rsidP="00DF0850"/>
    <w:p w:rsidR="00F4649F" w:rsidRPr="00BC5F4C" w:rsidRDefault="00F4649F" w:rsidP="00DF0850">
      <w:pPr>
        <w:pStyle w:val="Heading1"/>
      </w:pPr>
      <w:r w:rsidRPr="00BC5F4C">
        <w:t>Background</w:t>
      </w:r>
    </w:p>
    <w:p w:rsidR="009D1F8F" w:rsidRPr="00BC5F4C" w:rsidRDefault="009D1F8F" w:rsidP="00DF0850"/>
    <w:p w:rsidR="00174255" w:rsidRPr="007D5A1C" w:rsidRDefault="005E4AC4" w:rsidP="00DF0850">
      <w:pPr>
        <w:rPr>
          <w:color w:val="00B0F0"/>
          <w:szCs w:val="24"/>
        </w:rPr>
      </w:pPr>
      <w:r w:rsidRPr="00BC5F4C">
        <w:t>P</w:t>
      </w:r>
      <w:r w:rsidR="00F4649F" w:rsidRPr="00BC5F4C">
        <w:t>ublic engagement and involvement (PEI)</w:t>
      </w:r>
      <w:r w:rsidRPr="00BC5F4C">
        <w:t xml:space="preserve"> can play an important part in improving the conduct and quality of research </w:t>
      </w:r>
      <w:r w:rsidR="00ED316A" w:rsidRPr="00BC5F4C">
        <w:fldChar w:fldCharType="begin">
          <w:fldData xml:space="preserve">PEVuZE5vdGU+PENpdGU+PEF1dGhvcj5CcmV0dDwvQXV0aG9yPjxZZWFyPjIwMTQ8L1llYXI+PFJl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</w:fldData>
        </w:fldChar>
      </w:r>
      <w:r w:rsidR="00A85B18" w:rsidRPr="00BC5F4C">
        <w:instrText xml:space="preserve"> ADDIN EN.CITE </w:instrText>
      </w:r>
      <w:r w:rsidR="00ED316A" w:rsidRPr="00BC5F4C">
        <w:fldChar w:fldCharType="begin">
          <w:fldData xml:space="preserve">PEVuZE5vdGU+PENpdGU+PEF1dGhvcj5CcmV0dDwvQXV0aG9yPjxZZWFyPjIwMTQ8L1llYXI+PFJl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</w:fldData>
        </w:fldChar>
      </w:r>
      <w:r w:rsidR="00A85B18" w:rsidRPr="00BC5F4C">
        <w:instrText xml:space="preserve"> ADDIN EN.CITE.DATA </w:instrText>
      </w:r>
      <w:r w:rsidR="00ED316A" w:rsidRPr="00BC5F4C">
        <w:fldChar w:fldCharType="end"/>
      </w:r>
      <w:r w:rsidR="00ED316A" w:rsidRPr="00BC5F4C">
        <w:fldChar w:fldCharType="separate"/>
      </w:r>
      <w:r w:rsidR="00A85B18" w:rsidRPr="00BC5F4C">
        <w:rPr>
          <w:noProof/>
        </w:rPr>
        <w:t>[1-4]</w:t>
      </w:r>
      <w:r w:rsidR="00ED316A" w:rsidRPr="00BC5F4C">
        <w:fldChar w:fldCharType="end"/>
      </w:r>
      <w:r w:rsidR="00DC3D6A" w:rsidRPr="00BC5F4C">
        <w:t>.</w:t>
      </w:r>
      <w:r w:rsidR="003A0D84">
        <w:t xml:space="preserve">  </w:t>
      </w:r>
      <w:r w:rsidR="00A33D60" w:rsidRPr="00BC5F4C">
        <w:t>For example</w:t>
      </w:r>
      <w:r w:rsidR="00FA62D6" w:rsidRPr="00BC5F4C">
        <w:t xml:space="preserve">, it can improve participant information materials and increase participant recruitment and retention </w:t>
      </w:r>
      <w:r w:rsidR="00ED316A" w:rsidRPr="00BC5F4C">
        <w:fldChar w:fldCharType="begin">
          <w:fldData xml:space="preserve">PEVuZE5vdGU+PENpdGU+PEF1dGhvcj5CcmV0dDwvQXV0aG9yPjxZZWFyPjIwMTQ8L1llYXI+PFJl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</w:fldData>
        </w:fldChar>
      </w:r>
      <w:r w:rsidR="00A85B18" w:rsidRPr="00BC5F4C">
        <w:instrText xml:space="preserve"> ADDIN EN.CITE </w:instrText>
      </w:r>
      <w:r w:rsidR="00ED316A" w:rsidRPr="00BC5F4C">
        <w:fldChar w:fldCharType="begin">
          <w:fldData xml:space="preserve">PEVuZE5vdGU+PENpdGU+PEF1dGhvcj5CcmV0dDwvQXV0aG9yPjxZZWFyPjIwMTQ8L1llYXI+PFJl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</w:fldData>
        </w:fldChar>
      </w:r>
      <w:r w:rsidR="00A85B18" w:rsidRPr="00BC5F4C">
        <w:instrText xml:space="preserve"> ADDIN EN.CITE.DATA </w:instrText>
      </w:r>
      <w:r w:rsidR="00ED316A" w:rsidRPr="00BC5F4C">
        <w:fldChar w:fldCharType="end"/>
      </w:r>
      <w:r w:rsidR="00ED316A" w:rsidRPr="00BC5F4C">
        <w:fldChar w:fldCharType="separate"/>
      </w:r>
      <w:r w:rsidR="00A85B18" w:rsidRPr="00BC5F4C">
        <w:rPr>
          <w:noProof/>
        </w:rPr>
        <w:t>[1, 5]</w:t>
      </w:r>
      <w:r w:rsidR="00ED316A" w:rsidRPr="00BC5F4C">
        <w:fldChar w:fldCharType="end"/>
      </w:r>
      <w:r w:rsidR="00FA62D6" w:rsidRPr="00BC5F4C">
        <w:t>.</w:t>
      </w:r>
      <w:r w:rsidR="003A0D84">
        <w:t xml:space="preserve">  </w:t>
      </w:r>
      <w:r w:rsidR="00174255" w:rsidRPr="00B81A1C">
        <w:rPr>
          <w:szCs w:val="24"/>
        </w:rPr>
        <w:t>By</w:t>
      </w:r>
      <w:r w:rsidR="00174255">
        <w:rPr>
          <w:szCs w:val="24"/>
        </w:rPr>
        <w:t xml:space="preserve"> the term</w:t>
      </w:r>
      <w:r w:rsidR="00174255" w:rsidRPr="00B81A1C">
        <w:rPr>
          <w:szCs w:val="24"/>
        </w:rPr>
        <w:t xml:space="preserve"> PEI</w:t>
      </w:r>
      <w:r w:rsidR="00174255">
        <w:rPr>
          <w:szCs w:val="24"/>
        </w:rPr>
        <w:t>,</w:t>
      </w:r>
      <w:r w:rsidR="00174255" w:rsidRPr="00B81A1C">
        <w:rPr>
          <w:szCs w:val="24"/>
        </w:rPr>
        <w:t xml:space="preserve"> we mean a variety of activities for the purposes of “raising awareness of current research, consulting members of the public on their views about health research, working in partnership, to empowering members of the public to play a role in shaping current or future research or governance practices” </w:t>
      </w:r>
      <w:r w:rsidR="00ED316A">
        <w:rPr>
          <w:szCs w:val="24"/>
        </w:rPr>
        <w:fldChar w:fldCharType="begin"/>
      </w:r>
      <w:r w:rsidR="005A23BD">
        <w:rPr>
          <w:szCs w:val="24"/>
        </w:rPr>
        <w:instrText xml:space="preserve"> ADDIN EN.CITE &lt;EndNote&gt;&lt;Cite&gt;&lt;Author&gt;Davidson&lt;/Author&gt;&lt;Year&gt;2013&lt;/Year&gt;&lt;RecNum&gt;3597&lt;/RecNum&gt;&lt;IDText&gt;3635&lt;/IDText&gt;&lt;DisplayText&gt;[6]&lt;/DisplayText&gt;&lt;record&gt;&lt;rec-number&gt;3597&lt;/rec-number&gt;&lt;foreign-keys&gt;&lt;key app="EN" db-id="rvef2ezpr2eexmez9x3x2rrirx2ptte0rfr2" timestamp="1486911318"&gt;3597&lt;/key&gt;&lt;/foreign-keys&gt;&lt;ref-type name="Book"&gt;6&lt;/ref-type&gt;&lt;contributors&gt;&lt;authors&gt;&lt;author&gt;Davidson, S.&lt;/author&gt;&lt;author&gt;McLean, C.&lt;/author&gt;&lt;author&gt;Treanor, S.&lt;/author&gt;&lt;author&gt;Aitken, M.&lt;/author&gt;&lt;author&gt;Cunningham-Burley, S.&lt;/author&gt;&lt;author&gt;Laurie, G.&lt;/author&gt;&lt;author&gt;Sethi, N.&lt;/author&gt;&lt;author&gt;Pagliari, C.&lt;/author&gt;&lt;/authors&gt;&lt;/contributors&gt;&lt;titles&gt;&lt;title&gt;Public acceptability of data sharing between the public, private and third sectors for research purposes. (Social Research series)&lt;/title&gt;&lt;/titles&gt;&lt;dates&gt;&lt;year&gt;2013&lt;/year&gt;&lt;/dates&gt;&lt;pub-location&gt;Edinburgh&lt;/pub-location&gt;&lt;publisher&gt;Scottish Government&lt;/publisher&gt;&lt;label&gt;3635&lt;/label&gt;&lt;urls&gt;&lt;/urls&gt;&lt;/record&gt;&lt;/Cite&gt;&lt;/EndNote&gt;</w:instrText>
      </w:r>
      <w:r w:rsidR="00ED316A">
        <w:rPr>
          <w:szCs w:val="24"/>
        </w:rPr>
        <w:fldChar w:fldCharType="separate"/>
      </w:r>
      <w:r w:rsidR="005A23BD">
        <w:rPr>
          <w:noProof/>
          <w:szCs w:val="24"/>
        </w:rPr>
        <w:t>[6]</w:t>
      </w:r>
      <w:r w:rsidR="00ED316A">
        <w:rPr>
          <w:szCs w:val="24"/>
        </w:rPr>
        <w:fldChar w:fldCharType="end"/>
      </w:r>
      <w:r w:rsidR="00174255" w:rsidRPr="00B81A1C">
        <w:rPr>
          <w:szCs w:val="24"/>
        </w:rPr>
        <w:t>.</w:t>
      </w:r>
      <w:r w:rsidR="00174255">
        <w:rPr>
          <w:szCs w:val="24"/>
        </w:rPr>
        <w:t xml:space="preserve">  This apparently all-encompassing term is used </w:t>
      </w:r>
      <w:r w:rsidR="00174255" w:rsidRPr="00B81A1C">
        <w:rPr>
          <w:szCs w:val="24"/>
        </w:rPr>
        <w:t>within data-intensive health research</w:t>
      </w:r>
      <w:r w:rsidR="00A544EE">
        <w:rPr>
          <w:szCs w:val="24"/>
        </w:rPr>
        <w:t xml:space="preserve"> </w:t>
      </w:r>
      <w:r w:rsidR="00174255" w:rsidRPr="007D5A1C">
        <w:rPr>
          <w:szCs w:val="24"/>
        </w:rPr>
        <w:t xml:space="preserve">for researchers who have come to this discipline from a </w:t>
      </w:r>
      <w:r w:rsidR="00843A66" w:rsidRPr="007D5A1C">
        <w:rPr>
          <w:szCs w:val="24"/>
        </w:rPr>
        <w:t xml:space="preserve">data </w:t>
      </w:r>
      <w:r w:rsidR="00174255" w:rsidRPr="007D5A1C">
        <w:rPr>
          <w:szCs w:val="24"/>
        </w:rPr>
        <w:t>science background</w:t>
      </w:r>
      <w:r w:rsidR="007D5A1C" w:rsidRPr="007D5A1C">
        <w:rPr>
          <w:szCs w:val="24"/>
        </w:rPr>
        <w:t>s</w:t>
      </w:r>
      <w:r w:rsidR="00174255" w:rsidRPr="007D5A1C">
        <w:rPr>
          <w:szCs w:val="24"/>
        </w:rPr>
        <w:t xml:space="preserve">, where </w:t>
      </w:r>
      <w:r w:rsidR="00843A66" w:rsidRPr="007D5A1C">
        <w:rPr>
          <w:szCs w:val="24"/>
        </w:rPr>
        <w:t xml:space="preserve">the </w:t>
      </w:r>
      <w:r w:rsidR="00174255" w:rsidRPr="007D5A1C">
        <w:rPr>
          <w:szCs w:val="24"/>
        </w:rPr>
        <w:t xml:space="preserve">term ‘public engagement’ </w:t>
      </w:r>
      <w:r w:rsidR="00843A66" w:rsidRPr="007D5A1C">
        <w:rPr>
          <w:szCs w:val="24"/>
        </w:rPr>
        <w:t xml:space="preserve"> alludes to </w:t>
      </w:r>
      <w:r w:rsidR="00174255" w:rsidRPr="007D5A1C">
        <w:rPr>
          <w:szCs w:val="24"/>
        </w:rPr>
        <w:t xml:space="preserve"> different purposes and activities</w:t>
      </w:r>
      <w:r w:rsidR="007D5A1C" w:rsidRPr="007D5A1C">
        <w:rPr>
          <w:szCs w:val="24"/>
        </w:rPr>
        <w:t xml:space="preserve"> than it may</w:t>
      </w:r>
      <w:r w:rsidR="00843A66" w:rsidRPr="007D5A1C">
        <w:rPr>
          <w:szCs w:val="24"/>
        </w:rPr>
        <w:t xml:space="preserve"> do to those from </w:t>
      </w:r>
      <w:r w:rsidR="007D5A1C" w:rsidRPr="007D5A1C">
        <w:rPr>
          <w:szCs w:val="24"/>
        </w:rPr>
        <w:t xml:space="preserve">health or </w:t>
      </w:r>
      <w:r w:rsidR="00843A66" w:rsidRPr="007D5A1C">
        <w:rPr>
          <w:szCs w:val="24"/>
        </w:rPr>
        <w:t>social science backgrounds</w:t>
      </w:r>
      <w:r w:rsidR="00174255" w:rsidRPr="00B81A1C">
        <w:rPr>
          <w:szCs w:val="24"/>
        </w:rPr>
        <w:t xml:space="preserve"> </w:t>
      </w:r>
      <w:r w:rsidR="00ED316A">
        <w:rPr>
          <w:szCs w:val="24"/>
        </w:rPr>
        <w:fldChar w:fldCharType="begin"/>
      </w:r>
      <w:r w:rsidR="005A23BD">
        <w:rPr>
          <w:szCs w:val="24"/>
        </w:rPr>
        <w:instrText xml:space="preserve"> ADDIN EN.CITE &lt;EndNote&gt;&lt;Cite ExcludeYear="1"&gt;&lt;Author&gt;UK Research and Innovation&lt;/Author&gt;&lt;RecNum&gt;4466&lt;/RecNum&gt;&lt;IDText&gt;3828&lt;/IDText&gt;&lt;DisplayText&gt;[7, 8]&lt;/DisplayText&gt;&lt;record&gt;&lt;rec-number&gt;4466&lt;/rec-number&gt;&lt;foreign-keys&gt;&lt;key app="EN" db-id="rvef2ezpr2eexmez9x3x2rrirx2ptte0rfr2" timestamp="1557931562"&gt;4466&lt;/key&gt;&lt;/foreign-keys&gt;&lt;ref-type name="Web Page"&gt;12&lt;/ref-type&gt;&lt;contributors&gt;&lt;authors&gt;&lt;author&gt;UK Research and Innovation,&lt;/author&gt;&lt;/authors&gt;&lt;/contributors&gt;&lt;titles&gt;&lt;title&gt;Public Engagement&lt;/title&gt;&lt;/titles&gt;&lt;number&gt;15/5/2019&lt;/number&gt;&lt;dates&gt;&lt;/dates&gt;&lt;label&gt;3828&lt;/label&gt;&lt;urls&gt;&lt;related-urls&gt;&lt;url&gt;https://www.ukri.org/public-engagement/&lt;/url&gt;&lt;/related-urls&gt;&lt;/urls&gt;&lt;/record&gt;&lt;/Cite&gt;&lt;Cite ExcludeYear="1"&gt;&lt;Author&gt;Involve&lt;/Author&gt;&lt;RecNum&gt;4465&lt;/RecNum&gt;&lt;IDText&gt;3827&lt;/IDText&gt;&lt;record&gt;&lt;rec-number&gt;4465&lt;/rec-number&gt;&lt;foreign-keys&gt;&lt;key app="EN" db-id="rvef2ezpr2eexmez9x3x2rrirx2ptte0rfr2" timestamp="1557931220"&gt;4465&lt;/key&gt;&lt;/foreign-keys&gt;&lt;ref-type name="Web Page"&gt;12&lt;/ref-type&gt;&lt;contributors&gt;&lt;authors&gt;&lt;author&gt;Involve&lt;/author&gt;&lt;/authors&gt;&lt;/contributors&gt;&lt;titles&gt;&lt;title&gt;What Is Public Involvement in Research?&lt;/title&gt;&lt;/titles&gt;&lt;number&gt;15/5/2019&lt;/number&gt;&lt;dates&gt;&lt;/dates&gt;&lt;label&gt;3827&lt;/label&gt;&lt;urls&gt;&lt;related-urls&gt;&lt;url&gt;www.invo.org.uk/find-out-more/what-is-public-involvement-in-research-2/&lt;/url&gt;&lt;/related-urls&gt;&lt;/urls&gt;&lt;/record&gt;&lt;/Cite&gt;&lt;/EndNote&gt;</w:instrText>
      </w:r>
      <w:r w:rsidR="00ED316A">
        <w:rPr>
          <w:szCs w:val="24"/>
        </w:rPr>
        <w:fldChar w:fldCharType="separate"/>
      </w:r>
      <w:r w:rsidR="005A23BD">
        <w:rPr>
          <w:noProof/>
          <w:szCs w:val="24"/>
        </w:rPr>
        <w:t>[7, 8]</w:t>
      </w:r>
      <w:r w:rsidR="00ED316A">
        <w:rPr>
          <w:szCs w:val="24"/>
        </w:rPr>
        <w:fldChar w:fldCharType="end"/>
      </w:r>
      <w:r w:rsidR="00174255" w:rsidRPr="00B81A1C">
        <w:rPr>
          <w:szCs w:val="24"/>
        </w:rPr>
        <w:t>.</w:t>
      </w:r>
    </w:p>
    <w:p w:rsidR="00407AF2" w:rsidRPr="00BC5F4C" w:rsidRDefault="00EB02F4" w:rsidP="00DF0850">
      <w:r w:rsidRPr="00BC5F4C">
        <w:lastRenderedPageBreak/>
        <w:t>D</w:t>
      </w:r>
      <w:r w:rsidR="00FA1D18" w:rsidRPr="00BC5F4C">
        <w:t xml:space="preserve">ata-intensive health research, i.e. “research conducted through linkage and analysis of data from one or more sources, especially health-related data” </w:t>
      </w:r>
      <w:r w:rsidR="00ED316A" w:rsidRPr="00BC5F4C">
        <w:fldChar w:fldCharType="begin"/>
      </w:r>
      <w:r w:rsidR="005A23BD">
        <w:instrText xml:space="preserve"> ADDIN EN.CITE &lt;EndNote&gt;&lt;Cite&gt;&lt;Author&gt;Aitken&lt;/Author&gt;&lt;Year&gt;2019&lt;/Year&gt;&lt;RecNum&gt;4437&lt;/RecNum&gt;&lt;IDText&gt;3800&lt;/IDText&gt;&lt;DisplayText&gt;[9]&lt;/DisplayText&gt;&lt;record&gt;&lt;rec-number&gt;4437&lt;/rec-number&gt;&lt;foreign-keys&gt;&lt;key app="EN" db-id="rvef2ezpr2eexmez9x3x2rrirx2ptte0rfr2" timestamp="1551448839"&gt;4437&lt;/key&gt;&lt;/foreign-keys&gt;&lt;ref-type name="Journal Article"&gt;17&lt;/ref-type&gt;&lt;contributors&gt;&lt;authors&gt;&lt;author&gt;Aitken, M.&lt;/author&gt;&lt;author&gt;Tully, M.P.&lt;/author&gt;&lt;author&gt;Porteous, C.&lt;/author&gt;&lt;author&gt;Denegri, S.&lt;/author&gt;&lt;author&gt;Cunningham-Burley, S.&lt;/author&gt;&lt;author&gt;Banner, N.&lt;/author&gt;&lt;author&gt;Black, C.&lt;/author&gt;&lt;author&gt;Burgess, M.&lt;/author&gt;&lt;author&gt;Cross, L.&lt;/author&gt;&lt;author&gt;van Delden, J.&lt;/author&gt;&lt;author&gt;Ford, E.&lt;/author&gt;&lt;author&gt;Fox, S.&lt;/author&gt;&lt;author&gt;Fitzpatrick, N.&lt;/author&gt;&lt;author&gt;Gallacher, K.&lt;/author&gt;&lt;author&gt;Goddard, C.&lt;/author&gt;&lt;author&gt;Hassan, L.&lt;/author&gt;&lt;author&gt;Jamieson, R.&lt;/author&gt;&lt;author&gt;Jones, K.H.&lt;/author&gt;&lt;author&gt;Kaarakainen, M.&lt;/author&gt;&lt;author&gt;Lugg-Widger, F.&lt;/author&gt;&lt;author&gt;McGrail, K.&lt;/author&gt;&lt;author&gt;McKenzie, A.&lt;/author&gt;&lt;author&gt;Moran, R.&lt;/author&gt;&lt;author&gt;Murtagh, M.J.&lt;/author&gt;&lt;author&gt;Oswald, M.&lt;/author&gt;&lt;author&gt;Paprica, A.&lt;/author&gt;&lt;author&gt;Perrin, N.&lt;/author&gt;&lt;author&gt;Richards, E.V.&lt;/author&gt;&lt;author&gt;Rouse, J.&lt;/author&gt;&lt;author&gt;Webb, J.&lt;/author&gt;&lt;author&gt;Willison, D.J.&lt;/author&gt;&lt;/authors&gt;&lt;/contributors&gt;&lt;titles&gt;&lt;title&gt;Consensus Statement on Public Involvement and Engagement with Data-Intensive Health Research&lt;/title&gt;&lt;secondary-title&gt;International Journal of Population Data Science&lt;/secondary-title&gt;&lt;/titles&gt;&lt;periodical&gt;&lt;full-title&gt;International Journal of Population Data Science&lt;/full-title&gt;&lt;/periodical&gt;&lt;pages&gt;06&lt;/pages&gt;&lt;volume&gt;4&lt;/volume&gt;&lt;number&gt;1&lt;/number&gt;&lt;dates&gt;&lt;year&gt;2019&lt;/year&gt;&lt;/dates&gt;&lt;label&gt;3800&lt;/label&gt;&lt;urls&gt;&lt;/urls&gt;&lt;electronic-resource-num&gt;10.23889/ijpds.v4i1.586&lt;/electronic-resource-num&gt;&lt;/record&gt;&lt;/Cite&gt;&lt;/EndNote&gt;</w:instrText>
      </w:r>
      <w:r w:rsidR="00ED316A" w:rsidRPr="00BC5F4C">
        <w:fldChar w:fldCharType="separate"/>
      </w:r>
      <w:r w:rsidR="005A23BD">
        <w:rPr>
          <w:noProof/>
        </w:rPr>
        <w:t>[9]</w:t>
      </w:r>
      <w:r w:rsidR="00ED316A" w:rsidRPr="00BC5F4C">
        <w:fldChar w:fldCharType="end"/>
      </w:r>
      <w:r w:rsidR="00A33D60" w:rsidRPr="00BC5F4C">
        <w:t>,</w:t>
      </w:r>
      <w:r w:rsidR="006A208F" w:rsidRPr="00BC5F4C">
        <w:t xml:space="preserve"> may </w:t>
      </w:r>
      <w:r w:rsidR="00B02739" w:rsidRPr="00BC5F4C">
        <w:t xml:space="preserve">not </w:t>
      </w:r>
      <w:r w:rsidR="006A208F" w:rsidRPr="00BC5F4C">
        <w:t>appear to need PEI</w:t>
      </w:r>
      <w:r w:rsidR="00A33D60" w:rsidRPr="00BC5F4C">
        <w:t xml:space="preserve"> at first glance</w:t>
      </w:r>
      <w:r w:rsidR="00671077" w:rsidRPr="00BC5F4C">
        <w:t>.  After all,</w:t>
      </w:r>
      <w:r w:rsidR="007D5A1C">
        <w:t xml:space="preserve"> </w:t>
      </w:r>
      <w:r w:rsidR="00671077" w:rsidRPr="00BC5F4C">
        <w:t xml:space="preserve">data scientists typically </w:t>
      </w:r>
      <w:r w:rsidR="006A208F" w:rsidRPr="00BC5F4C">
        <w:t>have no contact with their large numbers of “research participants”</w:t>
      </w:r>
      <w:r w:rsidR="00A33D60" w:rsidRPr="00BC5F4C">
        <w:t>, who do not need to be recruited or retained</w:t>
      </w:r>
      <w:r w:rsidR="00AF24B4" w:rsidRPr="00BC5F4C">
        <w:t xml:space="preserve">.  </w:t>
      </w:r>
      <w:r w:rsidR="000655C3" w:rsidRPr="00BC5F4C">
        <w:t xml:space="preserve">However, </w:t>
      </w:r>
      <w:r w:rsidR="00D73C9C" w:rsidRPr="00BC5F4C">
        <w:t xml:space="preserve">high quality </w:t>
      </w:r>
      <w:r w:rsidR="000655C3" w:rsidRPr="00BC5F4C">
        <w:t>PEI in data-intensive health research is seen as one way of</w:t>
      </w:r>
      <w:r w:rsidR="007D5A1C">
        <w:t xml:space="preserve"> </w:t>
      </w:r>
      <w:r w:rsidR="00D73C9C" w:rsidRPr="00BC5F4C">
        <w:t>ensur</w:t>
      </w:r>
      <w:r w:rsidR="00411B49" w:rsidRPr="00BC5F4C">
        <w:t xml:space="preserve">ing </w:t>
      </w:r>
      <w:r w:rsidR="00D73C9C" w:rsidRPr="00BC5F4C">
        <w:t xml:space="preserve">a social license from the public </w:t>
      </w:r>
      <w:r w:rsidR="007C3D8C" w:rsidRPr="00BC5F4C">
        <w:t xml:space="preserve">to accept the need </w:t>
      </w:r>
      <w:r w:rsidR="00D73C9C" w:rsidRPr="00BC5F4C">
        <w:t>for the</w:t>
      </w:r>
      <w:r w:rsidR="00B02739" w:rsidRPr="00BC5F4C">
        <w:t xml:space="preserve"> research</w:t>
      </w:r>
      <w:r w:rsidR="00D73C9C" w:rsidRPr="00BC5F4C">
        <w:t xml:space="preserve"> use of their data</w:t>
      </w:r>
      <w:r w:rsidR="007D5A1C">
        <w:t xml:space="preserve"> </w:t>
      </w:r>
      <w:r w:rsidR="00ED316A" w:rsidRPr="00BC5F4C">
        <w:fldChar w:fldCharType="begin">
          <w:fldData xml:space="preserve">PEVuZE5vdGU+PENpdGU+PEF1dGhvcj5DYXJ0ZXI8L0F1dGhvcj48WWVhcj4yMDE1PC9ZZWFyPjxS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</w:fldData>
        </w:fldChar>
      </w:r>
      <w:r w:rsidR="005A23BD">
        <w:instrText xml:space="preserve"> ADDIN EN.CITE </w:instrText>
      </w:r>
      <w:r w:rsidR="00ED316A">
        <w:fldChar w:fldCharType="begin">
          <w:fldData xml:space="preserve">PEVuZE5vdGU+PENpdGU+PEF1dGhvcj5DYXJ0ZXI8L0F1dGhvcj48WWVhcj4yMDE1PC9ZZWFyPjxS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</w:fldData>
        </w:fldChar>
      </w:r>
      <w:r w:rsidR="005A23BD">
        <w:instrText xml:space="preserve"> ADDIN EN.CITE.DATA </w:instrText>
      </w:r>
      <w:r w:rsidR="00ED316A">
        <w:fldChar w:fldCharType="end"/>
      </w:r>
      <w:r w:rsidR="00ED316A" w:rsidRPr="00BC5F4C">
        <w:fldChar w:fldCharType="separate"/>
      </w:r>
      <w:r w:rsidR="005A23BD">
        <w:rPr>
          <w:noProof/>
        </w:rPr>
        <w:t>[10]</w:t>
      </w:r>
      <w:r w:rsidR="00ED316A" w:rsidRPr="00BC5F4C">
        <w:fldChar w:fldCharType="end"/>
      </w:r>
      <w:r w:rsidR="00D73C9C" w:rsidRPr="00BC5F4C">
        <w:t xml:space="preserve">.  </w:t>
      </w:r>
      <w:r w:rsidR="00C50370" w:rsidRPr="00BC5F4C">
        <w:t>Recently, there has been</w:t>
      </w:r>
      <w:r w:rsidR="007F34C6">
        <w:t xml:space="preserve"> </w:t>
      </w:r>
      <w:r w:rsidR="00671077" w:rsidRPr="00BC5F4C">
        <w:t xml:space="preserve">international consensus that PEI is “a key part of the solution to establish socially beneficial data-intensive health research for all” </w:t>
      </w:r>
      <w:r w:rsidR="00ED316A" w:rsidRPr="00BC5F4C">
        <w:fldChar w:fldCharType="begin"/>
      </w:r>
      <w:r w:rsidR="005A23BD">
        <w:instrText xml:space="preserve"> ADDIN EN.CITE &lt;EndNote&gt;&lt;Cite&gt;&lt;Author&gt;Aitken&lt;/Author&gt;&lt;Year&gt;2019&lt;/Year&gt;&lt;RecNum&gt;4437&lt;/RecNum&gt;&lt;IDText&gt;3800&lt;/IDText&gt;&lt;DisplayText&gt;[9]&lt;/DisplayText&gt;&lt;record&gt;&lt;rec-number&gt;4437&lt;/rec-number&gt;&lt;foreign-keys&gt;&lt;key app="EN" db-id="rvef2ezpr2eexmez9x3x2rrirx2ptte0rfr2" timestamp="1551448839"&gt;4437&lt;/key&gt;&lt;/foreign-keys&gt;&lt;ref-type name="Journal Article"&gt;17&lt;/ref-type&gt;&lt;contributors&gt;&lt;authors&gt;&lt;author&gt;Aitken, M.&lt;/author&gt;&lt;author&gt;Tully, M.P.&lt;/author&gt;&lt;author&gt;Porteous, C.&lt;/author&gt;&lt;author&gt;Denegri, S.&lt;/author&gt;&lt;author&gt;Cunningham-Burley, S.&lt;/author&gt;&lt;author&gt;Banner, N.&lt;/author&gt;&lt;author&gt;Black, C.&lt;/author&gt;&lt;author&gt;Burgess, M.&lt;/author&gt;&lt;author&gt;Cross, L.&lt;/author&gt;&lt;author&gt;van Delden, J.&lt;/author&gt;&lt;author&gt;Ford, E.&lt;/author&gt;&lt;author&gt;Fox, S.&lt;/author&gt;&lt;author&gt;Fitzpatrick, N.&lt;/author&gt;&lt;author&gt;Gallacher, K.&lt;/author&gt;&lt;author&gt;Goddard, C.&lt;/author&gt;&lt;author&gt;Hassan, L.&lt;/author&gt;&lt;author&gt;Jamieson, R.&lt;/author&gt;&lt;author&gt;Jones, K.H.&lt;/author&gt;&lt;author&gt;Kaarakainen, M.&lt;/author&gt;&lt;author&gt;Lugg-Widger, F.&lt;/author&gt;&lt;author&gt;McGrail, K.&lt;/author&gt;&lt;author&gt;McKenzie, A.&lt;/author&gt;&lt;author&gt;Moran, R.&lt;/author&gt;&lt;author&gt;Murtagh, M.J.&lt;/author&gt;&lt;author&gt;Oswald, M.&lt;/author&gt;&lt;author&gt;Paprica, A.&lt;/author&gt;&lt;author&gt;Perrin, N.&lt;/author&gt;&lt;author&gt;Richards, E.V.&lt;/author&gt;&lt;author&gt;Rouse, J.&lt;/author&gt;&lt;author&gt;Webb, J.&lt;/author&gt;&lt;author&gt;Willison, D.J.&lt;/author&gt;&lt;/authors&gt;&lt;/contributors&gt;&lt;titles&gt;&lt;title&gt;Consensus Statement on Public Involvement and Engagement with Data-Intensive Health Research&lt;/title&gt;&lt;secondary-title&gt;International Journal of Population Data Science&lt;/secondary-title&gt;&lt;/titles&gt;&lt;periodical&gt;&lt;full-title&gt;International Journal of Population Data Science&lt;/full-title&gt;&lt;/periodical&gt;&lt;pages&gt;06&lt;/pages&gt;&lt;volume&gt;4&lt;/volume&gt;&lt;number&gt;1&lt;/number&gt;&lt;dates&gt;&lt;year&gt;2019&lt;/year&gt;&lt;/dates&gt;&lt;label&gt;3800&lt;/label&gt;&lt;urls&gt;&lt;/urls&gt;&lt;electronic-resource-num&gt;10.23889/ijpds.v4i1.586&lt;/electronic-resource-num&gt;&lt;/record&gt;&lt;/Cite&gt;&lt;/EndNote&gt;</w:instrText>
      </w:r>
      <w:r w:rsidR="00ED316A" w:rsidRPr="00BC5F4C">
        <w:fldChar w:fldCharType="separate"/>
      </w:r>
      <w:r w:rsidR="005A23BD">
        <w:rPr>
          <w:noProof/>
        </w:rPr>
        <w:t>[9]</w:t>
      </w:r>
      <w:r w:rsidR="00ED316A" w:rsidRPr="00BC5F4C">
        <w:fldChar w:fldCharType="end"/>
      </w:r>
      <w:r w:rsidR="00671077" w:rsidRPr="00BC5F4C">
        <w:t>.</w:t>
      </w:r>
      <w:r w:rsidR="00A00529" w:rsidRPr="00BC5F4C">
        <w:t xml:space="preserve">  However, PEI in data-intensive health research is </w:t>
      </w:r>
      <w:r w:rsidR="001D3D40" w:rsidRPr="00BC5F4C">
        <w:t>seldom</w:t>
      </w:r>
      <w:r w:rsidR="00A00529" w:rsidRPr="00BC5F4C">
        <w:t xml:space="preserve"> described in the literature</w:t>
      </w:r>
      <w:r w:rsidR="00C50017">
        <w:t xml:space="preserve"> </w:t>
      </w:r>
      <w:r w:rsidR="00ED316A" w:rsidRPr="00BC5F4C">
        <w:fldChar w:fldCharType="begin">
          <w:fldData xml:space="preserve">PEVuZE5vdGU+PENpdGU+PEF1dGhvcj5KZXdlbGw8L0F1dGhvcj48WWVhcj4yMDE5PC9ZZWFyPjxS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</w:fldData>
        </w:fldChar>
      </w:r>
      <w:r w:rsidR="005A23BD">
        <w:instrText xml:space="preserve"> ADDIN EN.CITE </w:instrText>
      </w:r>
      <w:r w:rsidR="00ED316A">
        <w:fldChar w:fldCharType="begin">
          <w:fldData xml:space="preserve">PEVuZE5vdGU+PENpdGU+PEF1dGhvcj5KZXdlbGw8L0F1dGhvcj48WWVhcj4yMDE5PC9ZZWFyPjxS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</w:fldData>
        </w:fldChar>
      </w:r>
      <w:r w:rsidR="005A23BD">
        <w:instrText xml:space="preserve"> ADDIN EN.CITE.DATA </w:instrText>
      </w:r>
      <w:r w:rsidR="00ED316A">
        <w:fldChar w:fldCharType="end"/>
      </w:r>
      <w:r w:rsidR="00ED316A" w:rsidRPr="00BC5F4C">
        <w:fldChar w:fldCharType="separate"/>
      </w:r>
      <w:r w:rsidR="005A23BD">
        <w:rPr>
          <w:noProof/>
        </w:rPr>
        <w:t>[11-13]</w:t>
      </w:r>
      <w:r w:rsidR="00ED316A" w:rsidRPr="00BC5F4C">
        <w:fldChar w:fldCharType="end"/>
      </w:r>
      <w:r w:rsidR="00A00529" w:rsidRPr="00BC5F4C">
        <w:t xml:space="preserve"> and has </w:t>
      </w:r>
      <w:r w:rsidR="00740FBB" w:rsidRPr="00BC5F4C">
        <w:t>rarely</w:t>
      </w:r>
      <w:r w:rsidR="00A00529" w:rsidRPr="00BC5F4C">
        <w:t xml:space="preserve"> been formally evaluated</w:t>
      </w:r>
      <w:r w:rsidR="00C50017">
        <w:t xml:space="preserve"> </w:t>
      </w:r>
      <w:r w:rsidR="00ED316A">
        <w:fldChar w:fldCharType="begin"/>
      </w:r>
      <w:r w:rsidR="005A23BD">
        <w:instrText xml:space="preserve"> ADDIN EN.CITE &lt;EndNote&gt;&lt;Cite&gt;&lt;Author&gt;Jewell&lt;/Author&gt;&lt;Year&gt;2019&lt;/Year&gt;&lt;RecNum&gt;4491&lt;/RecNum&gt;&lt;IDText&gt;3853&lt;/IDText&gt;&lt;DisplayText&gt;[11]&lt;/DisplayText&gt;&lt;record&gt;&lt;rec-number&gt;4491&lt;/rec-number&gt;&lt;foreign-keys&gt;&lt;key app="EN" db-id="rvef2ezpr2eexmez9x3x2rrirx2ptte0rfr2" timestamp="1572976391"&gt;4491&lt;/key&gt;&lt;/foreign-keys&gt;&lt;ref-type name="Journal Article"&gt;17&lt;/ref-type&gt;&lt;contributors&gt;&lt;authors&gt;&lt;author&gt;Jewell, Amelia&lt;/author&gt;&lt;author&gt;Pritchard, Megan&lt;/author&gt;&lt;author&gt;Barrett, Katherine&lt;/author&gt;&lt;author&gt;Green, Patrick&lt;/author&gt;&lt;author&gt;Markham, Sarah&lt;/author&gt;&lt;author&gt;McKenzie, Sharon&lt;/author&gt;&lt;author&gt;Oliver, Roger&lt;/author&gt;&lt;author&gt;Wan, Maria&lt;/author&gt;&lt;author&gt;Downs, Johnny&lt;/author&gt;&lt;author&gt;Stewart, Robert&lt;/author&gt;&lt;/authors&gt;&lt;/contributors&gt;&lt;titles&gt;&lt;title&gt;The Maudsley Biomedical Research Centre (BRC) data linkage service user and carer advisory group: creating and sustaining a successful patient and public involvement group to guide research in a complex area&lt;/title&gt;&lt;secondary-title&gt;Research Involvement and Engagement&lt;/secondary-title&gt;&lt;/titles&gt;&lt;periodical&gt;&lt;full-title&gt;Research Involvement and Engagement&lt;/full-title&gt;&lt;/periodical&gt;&lt;pages&gt;20&lt;/pages&gt;&lt;volume&gt;5&lt;/volume&gt;&lt;number&gt;1&lt;/number&gt;&lt;dates&gt;&lt;year&gt;2019&lt;/year&gt;&lt;pub-dates&gt;&lt;date&gt;2019/06/11&lt;/date&gt;&lt;/pub-dates&gt;&lt;/dates&gt;&lt;isbn&gt;2056-7529&lt;/isbn&gt;&lt;label&gt;3853&lt;/label&gt;&lt;urls&gt;&lt;related-urls&gt;&lt;url&gt;https://doi.org/10.1186/s40900-019-0152-4&lt;/url&gt;&lt;/related-urls&gt;&lt;/urls&gt;&lt;electronic-resource-num&gt;10.1186/s40900-019-0152-4&lt;/electronic-resource-num&gt;&lt;/record&gt;&lt;/Cite&gt;&lt;/EndNote&gt;</w:instrText>
      </w:r>
      <w:r w:rsidR="00ED316A">
        <w:fldChar w:fldCharType="separate"/>
      </w:r>
      <w:r w:rsidR="005A23BD">
        <w:rPr>
          <w:noProof/>
        </w:rPr>
        <w:t>[11]</w:t>
      </w:r>
      <w:r w:rsidR="00ED316A">
        <w:fldChar w:fldCharType="end"/>
      </w:r>
      <w:r w:rsidR="001D3D40" w:rsidRPr="00BC5F4C">
        <w:t>.</w:t>
      </w:r>
    </w:p>
    <w:p w:rsidR="00AF4C21" w:rsidRPr="00BC5F4C" w:rsidRDefault="00EA43AA" w:rsidP="00DF0850">
      <w:r w:rsidRPr="00BC5F4C">
        <w:t xml:space="preserve">The </w:t>
      </w:r>
      <w:r w:rsidR="007C3D8C" w:rsidRPr="00BC5F4C">
        <w:t xml:space="preserve">impact </w:t>
      </w:r>
      <w:r w:rsidRPr="00BC5F4C">
        <w:t xml:space="preserve">of PEI </w:t>
      </w:r>
      <w:r w:rsidR="007C3D8C" w:rsidRPr="00BC5F4C">
        <w:t>has tended to be evaluated using assessments of the impact on the research</w:t>
      </w:r>
      <w:r w:rsidR="007D5A1C">
        <w:t xml:space="preserve"> </w:t>
      </w:r>
      <w:r w:rsidR="00ED316A" w:rsidRPr="00BC5F4C">
        <w:fldChar w:fldCharType="begin">
          <w:fldData xml:space="preserve">PEVuZE5vdGU+PENpdGU+PEF1dGhvcj5CcmV0dDwvQXV0aG9yPjxZZWFyPjIwMTQ8L1llYXI+PFJl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</w:fldData>
        </w:fldChar>
      </w:r>
      <w:r w:rsidR="00A85B18" w:rsidRPr="00BC5F4C">
        <w:instrText xml:space="preserve"> ADDIN EN.CITE </w:instrText>
      </w:r>
      <w:r w:rsidR="00ED316A" w:rsidRPr="00BC5F4C">
        <w:fldChar w:fldCharType="begin">
          <w:fldData xml:space="preserve">PEVuZE5vdGU+PENpdGU+PEF1dGhvcj5CcmV0dDwvQXV0aG9yPjxZZWFyPjIwMTQ8L1llYXI+PFJl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</w:fldData>
        </w:fldChar>
      </w:r>
      <w:r w:rsidR="00A85B18" w:rsidRPr="00BC5F4C">
        <w:instrText xml:space="preserve"> ADDIN EN.CITE.DATA </w:instrText>
      </w:r>
      <w:r w:rsidR="00ED316A" w:rsidRPr="00BC5F4C">
        <w:fldChar w:fldCharType="end"/>
      </w:r>
      <w:r w:rsidR="00ED316A" w:rsidRPr="00BC5F4C">
        <w:fldChar w:fldCharType="separate"/>
      </w:r>
      <w:r w:rsidR="00A85B18" w:rsidRPr="00BC5F4C">
        <w:rPr>
          <w:noProof/>
        </w:rPr>
        <w:t>[1]</w:t>
      </w:r>
      <w:r w:rsidR="00ED316A" w:rsidRPr="00BC5F4C">
        <w:fldChar w:fldCharType="end"/>
      </w:r>
      <w:r w:rsidR="00955367" w:rsidRPr="00BC5F4C">
        <w:t xml:space="preserve"> or researchers</w:t>
      </w:r>
      <w:r w:rsidR="007D5A1C">
        <w:t xml:space="preserve"> </w:t>
      </w:r>
      <w:r w:rsidR="00ED316A" w:rsidRPr="00BC5F4C">
        <w:fldChar w:fldCharType="begin">
          <w:fldData xml:space="preserve">PEVuZE5vdGU+PENpdGU+PEF1dGhvcj5TdGFsZXk8L0F1dGhvcj48WWVhcj4yMDE1PC9ZZWFyPjxS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=
</w:fldData>
        </w:fldChar>
      </w:r>
      <w:r w:rsidR="005A23BD">
        <w:instrText xml:space="preserve"> ADDIN EN.CITE </w:instrText>
      </w:r>
      <w:r w:rsidR="00ED316A">
        <w:fldChar w:fldCharType="begin">
          <w:fldData xml:space="preserve">PEVuZE5vdGU+PENpdGU+PEF1dGhvcj5TdGFsZXk8L0F1dGhvcj48WWVhcj4yMDE1PC9ZZWFyPjxS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=
</w:fldData>
        </w:fldChar>
      </w:r>
      <w:r w:rsidR="005A23BD">
        <w:instrText xml:space="preserve"> ADDIN EN.CITE.DATA </w:instrText>
      </w:r>
      <w:r w:rsidR="00ED316A">
        <w:fldChar w:fldCharType="end"/>
      </w:r>
      <w:r w:rsidR="00ED316A" w:rsidRPr="00BC5F4C">
        <w:fldChar w:fldCharType="separate"/>
      </w:r>
      <w:r w:rsidR="005A23BD">
        <w:rPr>
          <w:noProof/>
        </w:rPr>
        <w:t>[5, 14]</w:t>
      </w:r>
      <w:r w:rsidR="00ED316A" w:rsidRPr="00BC5F4C">
        <w:fldChar w:fldCharType="end"/>
      </w:r>
      <w:r w:rsidR="007C3D8C" w:rsidRPr="00BC5F4C">
        <w:t xml:space="preserve">.  </w:t>
      </w:r>
      <w:r w:rsidR="00673C91" w:rsidRPr="00BC5F4C">
        <w:t xml:space="preserve">A large realist evaluation has investigated the key contextual factors and mechanisms that lead to the desired impact on research </w:t>
      </w:r>
      <w:r w:rsidR="00ED316A" w:rsidRPr="00BC5F4C">
        <w:fldChar w:fldCharType="begin">
          <w:fldData xml:space="preserve">PEVuZE5vdGU+PENpdGU+PEF1dGhvcj5FdmFuczwvQXV0aG9yPjxZZWFyPjIwMTQ8L1llYXI+PFJl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=
</w:fldData>
        </w:fldChar>
      </w:r>
      <w:r w:rsidR="005A23BD">
        <w:instrText xml:space="preserve"> ADDIN EN.CITE </w:instrText>
      </w:r>
      <w:r w:rsidR="00ED316A">
        <w:fldChar w:fldCharType="begin">
          <w:fldData xml:space="preserve">PEVuZE5vdGU+PENpdGU+PEF1dGhvcj5FdmFuczwvQXV0aG9yPjxZZWFyPjIwMTQ8L1llYXI+PFJl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=
</w:fldData>
        </w:fldChar>
      </w:r>
      <w:r w:rsidR="005A23BD">
        <w:instrText xml:space="preserve"> ADDIN EN.CITE.DATA </w:instrText>
      </w:r>
      <w:r w:rsidR="00ED316A">
        <w:fldChar w:fldCharType="end"/>
      </w:r>
      <w:r w:rsidR="00ED316A" w:rsidRPr="00BC5F4C">
        <w:fldChar w:fldCharType="separate"/>
      </w:r>
      <w:r w:rsidR="005A23BD">
        <w:rPr>
          <w:noProof/>
        </w:rPr>
        <w:t>[15]</w:t>
      </w:r>
      <w:r w:rsidR="00ED316A" w:rsidRPr="00BC5F4C">
        <w:fldChar w:fldCharType="end"/>
      </w:r>
      <w:r w:rsidR="00673C91" w:rsidRPr="00BC5F4C">
        <w:t xml:space="preserve">. </w:t>
      </w:r>
      <w:r w:rsidR="00BE3522" w:rsidRPr="00BC5F4C">
        <w:t xml:space="preserve"> A recent systematic </w:t>
      </w:r>
      <w:r w:rsidR="00A85B18" w:rsidRPr="00BC5F4C">
        <w:t>review has</w:t>
      </w:r>
      <w:r w:rsidR="007F34C6">
        <w:t xml:space="preserve"> </w:t>
      </w:r>
      <w:r w:rsidR="008B511A" w:rsidRPr="00BC5F4C">
        <w:t xml:space="preserve">also </w:t>
      </w:r>
      <w:r w:rsidR="00BE3522" w:rsidRPr="00BC5F4C">
        <w:t xml:space="preserve">highlighted that </w:t>
      </w:r>
      <w:r w:rsidRPr="00BC5F4C">
        <w:t xml:space="preserve">PEI </w:t>
      </w:r>
      <w:r w:rsidR="00BE3522" w:rsidRPr="00BC5F4C">
        <w:t xml:space="preserve">has personal benefits </w:t>
      </w:r>
      <w:r w:rsidR="007F34C6">
        <w:t xml:space="preserve">for </w:t>
      </w:r>
      <w:r w:rsidR="00BE3522" w:rsidRPr="00BC5F4C">
        <w:t>the public contributors themselves, for example they feel listened to and empowered, and gain knowledge and skills</w:t>
      </w:r>
      <w:r w:rsidR="007D5A1C">
        <w:t xml:space="preserve"> </w:t>
      </w:r>
      <w:r w:rsidR="00ED316A" w:rsidRPr="00BC5F4C">
        <w:fldChar w:fldCharType="begin"/>
      </w:r>
      <w:r w:rsidR="005A23BD">
        <w:instrText xml:space="preserve"> ADDIN EN.CITE &lt;EndNote&gt;&lt;Cite&gt;&lt;Author&gt;Brett&lt;/Author&gt;&lt;Year&gt;2014&lt;/Year&gt;&lt;RecNum&gt;4512&lt;/RecNum&gt;&lt;IDText&gt;3874&lt;/IDText&gt;&lt;DisplayText&gt;[16]&lt;/DisplayText&gt;&lt;record&gt;&lt;rec-number&gt;4512&lt;/rec-number&gt;&lt;foreign-keys&gt;&lt;key app="EN" db-id="rvef2ezpr2eexmez9x3x2rrirx2ptte0rfr2" timestamp="1580406910"&gt;4512&lt;/key&gt;&lt;/foreign-keys&gt;&lt;ref-type name="Journal Article"&gt;17&lt;/ref-type&gt;&lt;contributors&gt;&lt;authors&gt;&lt;author&gt;Brett, Jo&lt;/author&gt;&lt;author&gt;Staniszewska, Sophie&lt;/author&gt;&lt;author&gt;Mockford, Carole&lt;/author&gt;&lt;author&gt;Herron-Marx, Sandra&lt;/author&gt;&lt;author&gt;Hughes, John&lt;/author&gt;&lt;author&gt;Tysall, Colin&lt;/author&gt;&lt;author&gt;Suleman, Rashida&lt;/author&gt;&lt;/authors&gt;&lt;/contributors&gt;&lt;titles&gt;&lt;title&gt;A Systematic Review of the Impact of Patient and Public Involvement on Service Users, Researchers and Communities&lt;/title&gt;&lt;secondary-title&gt;The Patient - Patient-Centered Outcomes Research&lt;/secondary-title&gt;&lt;/titles&gt;&lt;periodical&gt;&lt;full-title&gt;The Patient - Patient-Centered Outcomes Research&lt;/full-title&gt;&lt;/periodical&gt;&lt;pages&gt;387-395&lt;/pages&gt;&lt;volume&gt;7&lt;/volume&gt;&lt;number&gt;4&lt;/number&gt;&lt;dates&gt;&lt;year&gt;2014&lt;/year&gt;&lt;pub-dates&gt;&lt;date&gt;December 01&lt;/date&gt;&lt;/pub-dates&gt;&lt;/dates&gt;&lt;isbn&gt;1178-1661&lt;/isbn&gt;&lt;label&gt;3874&lt;/label&gt;&lt;work-type&gt;journal article&lt;/work-type&gt;&lt;urls&gt;&lt;related-urls&gt;&lt;url&gt;https://doi.org/10.1007/s40271-014-0065-0&lt;/url&gt;&lt;/related-urls&gt;&lt;/urls&gt;&lt;electronic-resource-num&gt;10.1007/s40271-014-0065-0&lt;/electronic-resource-num&gt;&lt;/record&gt;&lt;/Cite&gt;&lt;/EndNote&gt;</w:instrText>
      </w:r>
      <w:r w:rsidR="00ED316A" w:rsidRPr="00BC5F4C">
        <w:fldChar w:fldCharType="separate"/>
      </w:r>
      <w:r w:rsidR="005A23BD">
        <w:rPr>
          <w:noProof/>
        </w:rPr>
        <w:t>[16]</w:t>
      </w:r>
      <w:r w:rsidR="00ED316A" w:rsidRPr="00BC5F4C">
        <w:fldChar w:fldCharType="end"/>
      </w:r>
      <w:r w:rsidR="00BE3522" w:rsidRPr="00BC5F4C">
        <w:t xml:space="preserve">. </w:t>
      </w:r>
      <w:r w:rsidR="000E3A83" w:rsidRPr="00BC5F4C">
        <w:t xml:space="preserve">However, it is unclear </w:t>
      </w:r>
      <w:r w:rsidR="007F34C6" w:rsidRPr="00C50017">
        <w:t xml:space="preserve">which </w:t>
      </w:r>
      <w:r w:rsidR="000E3A83" w:rsidRPr="00C50017">
        <w:t xml:space="preserve"> methods of PEI </w:t>
      </w:r>
      <w:r w:rsidR="009D5E2C" w:rsidRPr="00C50017">
        <w:t xml:space="preserve">consistently </w:t>
      </w:r>
      <w:r w:rsidR="000E3A83" w:rsidRPr="00C50017">
        <w:t>deliver</w:t>
      </w:r>
      <w:r w:rsidR="007F34C6" w:rsidRPr="00C50017">
        <w:t xml:space="preserve"> </w:t>
      </w:r>
      <w:r w:rsidR="000E3A83" w:rsidRPr="00C50017">
        <w:t>personal benefits</w:t>
      </w:r>
      <w:r w:rsidR="007F34C6" w:rsidRPr="00C50017">
        <w:t xml:space="preserve"> to members</w:t>
      </w:r>
      <w:r w:rsidR="009D5E2C" w:rsidRPr="00C50017">
        <w:t xml:space="preserve">, as there are </w:t>
      </w:r>
      <w:r w:rsidR="007F34C6" w:rsidRPr="00C50017">
        <w:t xml:space="preserve">numerous means through which </w:t>
      </w:r>
      <w:r w:rsidR="00BF49D9" w:rsidRPr="00C50017">
        <w:t xml:space="preserve">PEI can be delivered </w:t>
      </w:r>
      <w:r w:rsidR="00ED316A" w:rsidRPr="00BC5F4C">
        <w:fldChar w:fldCharType="begin"/>
      </w:r>
      <w:r w:rsidR="00177323" w:rsidRPr="00BC5F4C">
        <w:instrText xml:space="preserve"> ADDIN EN.CITE &lt;EndNote&gt;&lt;Cite&gt;&lt;Author&gt;Wilson&lt;/Author&gt;&lt;Year&gt;2015&lt;/Year&gt;&lt;RecNum&gt;4454&lt;/RecNum&gt;&lt;IDText&gt;3816&lt;/IDText&gt;&lt;DisplayText&gt;[4]&lt;/DisplayText&gt;&lt;record&gt;&lt;rec-number&gt;4454&lt;/rec-number&gt;&lt;foreign-keys&gt;&lt;key app="EN" db-id="rvef2ezpr2eexmez9x3x2rrirx2ptte0rfr2" timestamp="1557237762"&gt;4454&lt;/key&gt;&lt;/foreign-keys&gt;&lt;ref-type name="Journal Article"&gt;17&lt;/ref-type&gt;&lt;contributors&gt;&lt;authors&gt;&lt;author&gt;Wilson, P.&lt;/author&gt;&lt;author&gt;Mathie, E.&lt;/author&gt;&lt;author&gt;Keenan, J.&lt;/author&gt;&lt;author&gt;McNeilly, E.&lt;/author&gt;&lt;author&gt;Goodman, C.&lt;/author&gt;&lt;author&gt;Howe, A.&lt;/author&gt;&lt;author&gt;Poland, F.&lt;/author&gt;&lt;author&gt;Staniszewska, S.&lt;/author&gt;&lt;author&gt;Kendall, S.&lt;/author&gt;&lt;author&gt;Munday, D.&lt;/author&gt;&lt;author&gt;Cowe, M.&lt;/author&gt;&lt;author&gt;Peckham, S.&lt;/author&gt;&lt;/authors&gt;&lt;/contributors&gt;&lt;titles&gt;&lt;title&gt;ReseArch with Patient and Public invOlvement: a RealisT evaluation - the RAPPORT study&lt;/title&gt;&lt;secondary-title&gt;Health Serv Deliv Res&lt;/secondary-title&gt;&lt;alt-title&gt;Health Serv Deliv Res&lt;/alt-title&gt;&lt;/titles&gt;&lt;periodical&gt;&lt;full-title&gt;Health Serv Deliv Res&lt;/full-title&gt;&lt;abbr-1&gt;Health Serv Deliv Res&lt;/abbr-1&gt;&lt;/periodical&gt;&lt;alt-periodical&gt;&lt;full-title&gt;Health Serv Deliv Res&lt;/full-title&gt;&lt;abbr-1&gt;Health Serv Deliv Res&lt;/abbr-1&gt;&lt;/alt-periodical&gt;&lt;volume&gt;3&lt;/volume&gt;&lt;number&gt;38&lt;/number&gt;&lt;dates&gt;&lt;year&gt;2015&lt;/year&gt;&lt;pub-dates&gt;&lt;date&gt;2015/09/14&lt;/date&gt;&lt;/pub-dates&gt;&lt;/dates&gt;&lt;label&gt;3816&lt;/label&gt;&lt;urls&gt;&lt;related-urls&gt;&lt;url&gt;http://journalslibrary.nihr.ac.uk/hsdr/hsdr03380&lt;/url&gt;&lt;/related-urls&gt;&lt;/urls&gt;&lt;electronic-resource-num&gt;10.3310/hsdr03380&lt;/electronic-resource-num&gt;&lt;/record&gt;&lt;/Cite&gt;&lt;/EndNote&gt;</w:instrText>
      </w:r>
      <w:r w:rsidR="00ED316A" w:rsidRPr="00BC5F4C">
        <w:fldChar w:fldCharType="separate"/>
      </w:r>
      <w:r w:rsidR="00177323" w:rsidRPr="00BC5F4C">
        <w:rPr>
          <w:noProof/>
        </w:rPr>
        <w:t>[4]</w:t>
      </w:r>
      <w:r w:rsidR="00ED316A" w:rsidRPr="00BC5F4C">
        <w:fldChar w:fldCharType="end"/>
      </w:r>
      <w:r w:rsidR="000E3A83" w:rsidRPr="00BC5F4C">
        <w:t xml:space="preserve">.  </w:t>
      </w:r>
      <w:r w:rsidRPr="00BC5F4C">
        <w:t xml:space="preserve">High quality and meaningful PEI is often delivered using public groups or forums, both in clinical </w:t>
      </w:r>
      <w:r w:rsidR="00ED316A" w:rsidRPr="00BC5F4C">
        <w:fldChar w:fldCharType="begin"/>
      </w:r>
      <w:r w:rsidR="00A85B18" w:rsidRPr="00BC5F4C">
        <w:instrText xml:space="preserve"> ADDIN EN.CITE &lt;EndNote&gt;&lt;Cite ExcludeYear="1"&gt;&lt;Author&gt;Shippee&lt;/Author&gt;&lt;Year&gt;2015&lt;/Year&gt;&lt;RecNum&gt;4451&lt;/RecNum&gt;&lt;IDText&gt;3813&lt;/IDText&gt;&lt;DisplayText&gt;[3, 5]&lt;/DisplayText&gt;&lt;record&gt;&lt;rec-number&gt;4451&lt;/rec-number&gt;&lt;foreign-keys&gt;&lt;key app="EN" db-id="rvef2ezpr2eexmez9x3x2rrirx2ptte0rfr2" timestamp="1557232666"&gt;4451&lt;/key&gt;&lt;/foreign-keys&gt;&lt;ref-type name="Journal Article"&gt;17&lt;/ref-type&gt;&lt;contributors&gt;&lt;authors&gt;&lt;author&gt;Shippee, N. D.&lt;/author&gt;&lt;author&gt;Domecq Garces, J. P.&lt;/author&gt;&lt;author&gt;Prutsky Lopez, G. J.&lt;/author&gt;&lt;author&gt;Wang, Z.&lt;/author&gt;&lt;author&gt;Elraiyah, T. A.&lt;/author&gt;&lt;author&gt;Nabhan, M.&lt;/author&gt;&lt;/authors&gt;&lt;/contributors&gt;&lt;titles&gt;&lt;title&gt;Patient and service user engagement in research: a systematic review and synthesized framework&lt;/title&gt;&lt;secondary-title&gt;Health Expect&lt;/secondary-title&gt;&lt;/titles&gt;&lt;periodical&gt;&lt;full-title&gt;Health Expect&lt;/full-title&gt;&lt;/periodical&gt;&lt;pages&gt;1151-66&lt;/pages&gt;&lt;volume&gt;18&lt;/volume&gt;&lt;number&gt;5&lt;/number&gt;&lt;dates&gt;&lt;year&gt;2015&lt;/year&gt;&lt;/dates&gt;&lt;label&gt;3813&lt;/label&gt;&lt;urls&gt;&lt;/urls&gt;&lt;/record&gt;&lt;/Cite&gt;&lt;Cite&gt;&lt;Author&gt;Staley&lt;/Author&gt;&lt;Year&gt;2015&lt;/Year&gt;&lt;RecNum&gt;4453&lt;/RecNum&gt;&lt;IDText&gt;3815&lt;/IDText&gt;&lt;record&gt;&lt;rec-number&gt;4453&lt;/rec-number&gt;&lt;foreign-keys&gt;&lt;key app="EN" db-id="rvef2ezpr2eexmez9x3x2rrirx2ptte0rfr2" timestamp="1557236492"&gt;4453&lt;/key&gt;&lt;/foreign-keys&gt;&lt;ref-type name="Journal Article"&gt;17&lt;/ref-type&gt;&lt;contributors&gt;&lt;authors&gt;&lt;author&gt;Staley, Kristina&lt;/author&gt;&lt;/authors&gt;&lt;/contributors&gt;&lt;titles&gt;&lt;title&gt;‘Is it worth doing?’ Measuring the impact of patient and public involvement in research&lt;/title&gt;&lt;secondary-title&gt;Research Involvement and Engagement&lt;/secondary-title&gt;&lt;/titles&gt;&lt;periodical&gt;&lt;full-title&gt;Research Involvement and Engagement&lt;/full-title&gt;&lt;/periodical&gt;&lt;pages&gt;6&lt;/pages&gt;&lt;volume&gt;1&lt;/volume&gt;&lt;number&gt;1&lt;/number&gt;&lt;dates&gt;&lt;year&gt;2015&lt;/year&gt;&lt;pub-dates&gt;&lt;date&gt;2015/07/31&lt;/date&gt;&lt;/pub-dates&gt;&lt;/dates&gt;&lt;isbn&gt;2056-7529&lt;/isbn&gt;&lt;label&gt;3815&lt;/label&gt;&lt;urls&gt;&lt;related-urls&gt;&lt;url&gt;https://doi.org/10.1186/s40900-015-0008-5&lt;/url&gt;&lt;/related-urls&gt;&lt;/urls&gt;&lt;electronic-resource-num&gt;10.1186/s40900-015-0008-5&lt;/electronic-resource-num&gt;&lt;/record&gt;&lt;/Cite&gt;&lt;/EndNote&gt;</w:instrText>
      </w:r>
      <w:r w:rsidR="00ED316A" w:rsidRPr="00BC5F4C">
        <w:fldChar w:fldCharType="separate"/>
      </w:r>
      <w:r w:rsidR="00A85B18" w:rsidRPr="00BC5F4C">
        <w:rPr>
          <w:noProof/>
        </w:rPr>
        <w:t>[3, 5]</w:t>
      </w:r>
      <w:r w:rsidR="00ED316A" w:rsidRPr="00BC5F4C">
        <w:fldChar w:fldCharType="end"/>
      </w:r>
      <w:r w:rsidRPr="00BC5F4C">
        <w:t xml:space="preserve"> and in data-intensive health research </w:t>
      </w:r>
      <w:r w:rsidR="00ED316A" w:rsidRPr="00BC5F4C">
        <w:fldChar w:fldCharType="begin">
          <w:fldData xml:space="preserve">PEVuZE5vdGU+PENpdGU+PEF1dGhvcj5KZXdlbGw8L0F1dGhvcj48WWVhcj4yMDE5PC9ZZWFyPjxS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</w:fldData>
        </w:fldChar>
      </w:r>
      <w:r w:rsidR="005A23BD">
        <w:instrText xml:space="preserve"> ADDIN EN.CITE </w:instrText>
      </w:r>
      <w:r w:rsidR="00ED316A">
        <w:fldChar w:fldCharType="begin">
          <w:fldData xml:space="preserve">PEVuZE5vdGU+PENpdGU+PEF1dGhvcj5KZXdlbGw8L0F1dGhvcj48WWVhcj4yMDE5PC9ZZWFyPjxS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</w:fldData>
        </w:fldChar>
      </w:r>
      <w:r w:rsidR="005A23BD">
        <w:instrText xml:space="preserve"> ADDIN EN.CITE.DATA </w:instrText>
      </w:r>
      <w:r w:rsidR="00ED316A">
        <w:fldChar w:fldCharType="end"/>
      </w:r>
      <w:r w:rsidR="00ED316A" w:rsidRPr="00BC5F4C">
        <w:fldChar w:fldCharType="separate"/>
      </w:r>
      <w:r w:rsidR="005A23BD">
        <w:rPr>
          <w:noProof/>
        </w:rPr>
        <w:t>[11, 12]</w:t>
      </w:r>
      <w:r w:rsidR="00ED316A" w:rsidRPr="00BC5F4C">
        <w:fldChar w:fldCharType="end"/>
      </w:r>
      <w:r w:rsidRPr="00BC5F4C">
        <w:t xml:space="preserve">.  Such public forums act as an interface between the public and researchers </w:t>
      </w:r>
      <w:r w:rsidR="000E3A83" w:rsidRPr="00BC5F4C">
        <w:t xml:space="preserve"> in order to </w:t>
      </w:r>
      <w:r w:rsidR="007F34C6" w:rsidRPr="00C50017">
        <w:t xml:space="preserve">enhance research </w:t>
      </w:r>
      <w:r w:rsidR="000E3A83" w:rsidRPr="00C50017">
        <w:t xml:space="preserve"> impact </w:t>
      </w:r>
      <w:r w:rsidR="00ED316A" w:rsidRPr="00BC5F4C">
        <w:fldChar w:fldCharType="begin"/>
      </w:r>
      <w:r w:rsidR="005A23BD">
        <w:instrText xml:space="preserve"> ADDIN EN.CITE &lt;EndNote&gt;&lt;Cite&gt;&lt;Author&gt;Hamlyn&lt;/Author&gt;&lt;Year&gt;2015&lt;/Year&gt;&lt;RecNum&gt;4494&lt;/RecNum&gt;&lt;IDText&gt;3856&lt;/IDText&gt;&lt;DisplayText&gt;[17]&lt;/DisplayText&gt;&lt;record&gt;&lt;rec-number&gt;4494&lt;/rec-number&gt;&lt;foreign-keys&gt;&lt;key app="EN" db-id="rvef2ezpr2eexmez9x3x2rrirx2ptte0rfr2" timestamp="1579511563"&gt;4494&lt;/key&gt;&lt;/foreign-keys&gt;&lt;ref-type name="Electronic Book"&gt;44&lt;/ref-type&gt;&lt;contributors&gt;&lt;authors&gt;&lt;author&gt;Hamlyn, B&lt;/author&gt;&lt;author&gt;Shanahan, M&lt;/author&gt;&lt;author&gt;Lewis, H&lt;/author&gt;&lt;author&gt;O’Donoghue, E&lt;/author&gt;&lt;author&gt;Hanson, T&lt;/author&gt;&lt;/authors&gt;&lt;/contributors&gt;&lt;titles&gt;&lt;title&gt;Factors affecting public engagement by researchers: A study on behalf of a Consortium of UK public research funders&lt;/title&gt;&lt;/titles&gt;&lt;reprint-edition&gt;Not in File&lt;/reprint-edition&gt;&lt;dates&gt;&lt;year&gt;2015&lt;/year&gt;&lt;pub-dates&gt;&lt;date&gt;15/1/2020&lt;/date&gt;&lt;/pub-dates&gt;&lt;/dates&gt;&lt;pub-location&gt;London&lt;/pub-location&gt;&lt;publisher&gt;Policy Studies Institute, University of Westminster&lt;/publisher&gt;&lt;label&gt;3856&lt;/label&gt;&lt;urls&gt;&lt;related-urls&gt;&lt;url&gt;https://westminsterresearch.westminster.ac.uk/download/72e4c42ab9ea89935c64de39a42698bd5dcea0a40bc4f79482dcf4ecf67ef790/1499781/Factors%20affecting%20PER_%20FINAL%20NOV%202015%2023%20Nov%2015.pdf&lt;/url&gt;&lt;/related-urls&gt;&lt;/urls&gt;&lt;/record&gt;&lt;/Cite&gt;&lt;/EndNote&gt;</w:instrText>
      </w:r>
      <w:r w:rsidR="00ED316A" w:rsidRPr="00BC5F4C">
        <w:fldChar w:fldCharType="separate"/>
      </w:r>
      <w:r w:rsidR="005A23BD">
        <w:t>[17]</w:t>
      </w:r>
      <w:r w:rsidR="00ED316A" w:rsidRPr="00BC5F4C">
        <w:fldChar w:fldCharType="end"/>
      </w:r>
      <w:r w:rsidR="000E3A83" w:rsidRPr="00BC5F4C">
        <w:t xml:space="preserve">.  </w:t>
      </w:r>
      <w:r w:rsidR="000E3A83" w:rsidRPr="00C50017">
        <w:t xml:space="preserve">However, </w:t>
      </w:r>
      <w:r w:rsidR="007F34C6" w:rsidRPr="00C50017">
        <w:t xml:space="preserve">given there is evidence that involvement in other types of forums can facilitate growth of members’ personal development </w:t>
      </w:r>
      <w:r w:rsidR="007F34C6" w:rsidRPr="00C50017">
        <w:fldChar w:fldCharType="begin">
          <w:fldData xml:space="preserve">PEVuZE5vdGU+PENpdGU+PEF1dGhvcj5DYXJtYW48L0F1dGhvcj48WWVhcj4yMDEzPC9ZZWFyPjxS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</w:fldData>
        </w:fldChar>
      </w:r>
      <w:r w:rsidR="0086777D">
        <w:instrText xml:space="preserve"> ADDIN EN.CITE </w:instrText>
      </w:r>
      <w:r w:rsidR="0086777D">
        <w:fldChar w:fldCharType="begin">
          <w:fldData xml:space="preserve">PEVuZE5vdGU+PENpdGU+PEF1dGhvcj5DYXJtYW48L0F1dGhvcj48WWVhcj4yMDEzPC9ZZWFyPjxS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</w:fldData>
        </w:fldChar>
      </w:r>
      <w:r w:rsidR="0086777D">
        <w:instrText xml:space="preserve"> ADDIN EN.CITE.DATA </w:instrText>
      </w:r>
      <w:r w:rsidR="0086777D">
        <w:fldChar w:fldCharType="end"/>
      </w:r>
      <w:r w:rsidR="007F34C6" w:rsidRPr="00C50017">
        <w:fldChar w:fldCharType="separate"/>
      </w:r>
      <w:r w:rsidR="007F34C6" w:rsidRPr="00C50017">
        <w:rPr>
          <w:noProof/>
        </w:rPr>
        <w:t>[18, 19]</w:t>
      </w:r>
      <w:r w:rsidR="007F34C6" w:rsidRPr="00C50017">
        <w:fldChar w:fldCharType="end"/>
      </w:r>
      <w:r w:rsidR="007F34C6" w:rsidRPr="00C50017">
        <w:t xml:space="preserve"> </w:t>
      </w:r>
      <w:r w:rsidR="000E3A83" w:rsidRPr="00C50017">
        <w:t xml:space="preserve">it is </w:t>
      </w:r>
      <w:r w:rsidR="007F34C6" w:rsidRPr="00C50017">
        <w:t xml:space="preserve">probable </w:t>
      </w:r>
      <w:r w:rsidR="000E3A83" w:rsidRPr="00C50017">
        <w:t xml:space="preserve">that </w:t>
      </w:r>
      <w:r w:rsidR="00500F95" w:rsidRPr="00C50017">
        <w:t xml:space="preserve">research-focused </w:t>
      </w:r>
      <w:r w:rsidR="009D5E2C" w:rsidRPr="00C50017">
        <w:t xml:space="preserve">public forums </w:t>
      </w:r>
      <w:r w:rsidR="007F34C6" w:rsidRPr="00C50017">
        <w:t xml:space="preserve">also offers </w:t>
      </w:r>
      <w:r w:rsidR="00750C33" w:rsidRPr="00C50017">
        <w:t xml:space="preserve">personal benefit to </w:t>
      </w:r>
      <w:r w:rsidR="00D47472" w:rsidRPr="00C50017">
        <w:t>member</w:t>
      </w:r>
      <w:r w:rsidR="00750C33" w:rsidRPr="00C50017">
        <w:t>s</w:t>
      </w:r>
      <w:r w:rsidR="007F34C6" w:rsidRPr="00C50017">
        <w:t>.</w:t>
      </w:r>
      <w:r w:rsidR="00500F95" w:rsidRPr="00BC5F4C">
        <w:t xml:space="preserve"> </w:t>
      </w:r>
    </w:p>
    <w:p w:rsidR="004B4D02" w:rsidRPr="00BC5F4C" w:rsidRDefault="00AF001A" w:rsidP="00E93854">
      <w:r w:rsidRPr="00BC5F4C">
        <w:t>However,</w:t>
      </w:r>
      <w:r w:rsidR="00AC3EF4" w:rsidRPr="00BC5F4C">
        <w:t xml:space="preserve"> membership of a PEI forum </w:t>
      </w:r>
      <w:r w:rsidR="00AC3EF4" w:rsidRPr="00C50017">
        <w:t>may not</w:t>
      </w:r>
      <w:r w:rsidR="00C50017" w:rsidRPr="00C50017">
        <w:t>,</w:t>
      </w:r>
      <w:r w:rsidR="00AC3EF4" w:rsidRPr="00C50017">
        <w:t xml:space="preserve"> </w:t>
      </w:r>
      <w:r w:rsidR="00C50017" w:rsidRPr="00C50017">
        <w:t>on</w:t>
      </w:r>
      <w:r w:rsidR="007F34C6" w:rsidRPr="00C50017">
        <w:t xml:space="preserve"> its</w:t>
      </w:r>
      <w:r w:rsidR="007F34C6">
        <w:t xml:space="preserve"> own</w:t>
      </w:r>
      <w:r w:rsidR="00C50017">
        <w:t>,</w:t>
      </w:r>
      <w:r w:rsidR="007F34C6">
        <w:t xml:space="preserve"> </w:t>
      </w:r>
      <w:r w:rsidR="00AC3EF4" w:rsidRPr="00BC5F4C">
        <w:t>be sufficient</w:t>
      </w:r>
      <w:r w:rsidR="00A8280C" w:rsidRPr="00BC5F4C">
        <w:t xml:space="preserve"> to ensure </w:t>
      </w:r>
      <w:r w:rsidR="00AC3EF4" w:rsidRPr="00BC5F4C">
        <w:t xml:space="preserve">personal development.  </w:t>
      </w:r>
      <w:r w:rsidR="00D24505" w:rsidRPr="00BC5F4C">
        <w:t xml:space="preserve">Using </w:t>
      </w:r>
      <w:r w:rsidR="00AC3EF4" w:rsidRPr="00BC5F4C">
        <w:t>a portfolio, such as the</w:t>
      </w:r>
      <w:r w:rsidR="00EF6EA0">
        <w:t xml:space="preserve"> </w:t>
      </w:r>
      <w:r w:rsidR="00E93854" w:rsidRPr="00BC5F4C">
        <w:t>Involvement Portfolio</w:t>
      </w:r>
      <w:r w:rsidR="00D24505" w:rsidRPr="00BC5F4C">
        <w:t xml:space="preserve"> developed by the NHS Research and Development Forum User and Carer Working Group </w:t>
      </w:r>
      <w:r w:rsidR="00ED316A" w:rsidRPr="00BC5F4C">
        <w:fldChar w:fldCharType="begin"/>
      </w:r>
      <w:r w:rsidR="005A23BD">
        <w:instrText xml:space="preserve"> ADDIN EN.CITE &lt;EndNote&gt;&lt;Cite&gt;&lt;Author&gt;NHS R&amp;amp;D Forum Service User and Carer Working Group&lt;/Author&gt;&lt;Year&gt;2014&lt;/Year&gt;&lt;RecNum&gt;4487&lt;/RecNum&gt;&lt;IDText&gt;3849&lt;/IDText&gt;&lt;DisplayText&gt;[20]&lt;/DisplayText&gt;&lt;record&gt;&lt;rec-number&gt;4487&lt;/rec-number&gt;&lt;foreign-keys&gt;&lt;key app="EN" db-id="rvef2ezpr2eexmez9x3x2rrirx2ptte0rfr2" timestamp="1572457162"&gt;4487&lt;/key&gt;&lt;/foreign-keys&gt;&lt;ref-type name="Electronic Book"&gt;44&lt;/ref-type&gt;&lt;contributors&gt;&lt;authors&gt;&lt;author&gt;NHS R&amp;amp;D Forum Service User and Carer Working Group,&lt;/author&gt;&lt;/authors&gt;&lt;/contributors&gt;&lt;titles&gt;&lt;title&gt;The Involvement Portfolio (revised edition)&lt;/title&gt;&lt;/titles&gt;&lt;reprint-edition&gt;Not in File&lt;/reprint-edition&gt;&lt;dates&gt;&lt;year&gt;2014&lt;/year&gt;&lt;pub-dates&gt;&lt;date&gt;30/10/2019&lt;/date&gt;&lt;/pub-dates&gt;&lt;/dates&gt;&lt;label&gt;3849&lt;/label&gt;&lt;urls&gt;&lt;related-urls&gt;&lt;url&gt;http://www.rdforum.nhs.uk/content/working-groups/service-user-carer-working-group/involvement-portfolio/&lt;/url&gt;&lt;/related-urls&gt;&lt;/urls&gt;&lt;/record&gt;&lt;/Cite&gt;&lt;/EndNote&gt;</w:instrText>
      </w:r>
      <w:r w:rsidR="00ED316A" w:rsidRPr="00BC5F4C">
        <w:fldChar w:fldCharType="separate"/>
      </w:r>
      <w:r w:rsidR="005A23BD">
        <w:rPr>
          <w:noProof/>
        </w:rPr>
        <w:t>[20]</w:t>
      </w:r>
      <w:r w:rsidR="00ED316A" w:rsidRPr="00BC5F4C">
        <w:fldChar w:fldCharType="end"/>
      </w:r>
      <w:r w:rsidR="00AC3EF4" w:rsidRPr="00BC5F4C">
        <w:t xml:space="preserve"> may further facilitate personal benefit to members.  </w:t>
      </w:r>
      <w:r w:rsidR="00E93854" w:rsidRPr="00BC5F4C">
        <w:t>Th</w:t>
      </w:r>
      <w:r w:rsidR="00EF6EA0">
        <w:t xml:space="preserve">e NHS </w:t>
      </w:r>
      <w:r w:rsidR="00E93854" w:rsidRPr="00BC5F4C">
        <w:t xml:space="preserve">portfolio enables public contributors to create a record of </w:t>
      </w:r>
      <w:r w:rsidR="00357D55" w:rsidRPr="00BC5F4C">
        <w:t xml:space="preserve">the skills </w:t>
      </w:r>
      <w:r w:rsidR="004C39B4" w:rsidRPr="00BC5F4C">
        <w:t xml:space="preserve">and </w:t>
      </w:r>
      <w:r w:rsidR="004C39B4" w:rsidRPr="00BC5F4C">
        <w:lastRenderedPageBreak/>
        <w:t xml:space="preserve">expertise </w:t>
      </w:r>
      <w:r w:rsidR="00357D55" w:rsidRPr="00BC5F4C">
        <w:t>they have gained from their PEI work</w:t>
      </w:r>
      <w:r w:rsidR="00C50017">
        <w:t xml:space="preserve"> </w:t>
      </w:r>
      <w:r w:rsidR="00ED316A" w:rsidRPr="00BC5F4C">
        <w:fldChar w:fldCharType="begin"/>
      </w:r>
      <w:r w:rsidR="005A23BD">
        <w:instrText xml:space="preserve"> ADDIN EN.CITE &lt;EndNote&gt;&lt;Cite&gt;&lt;Author&gt;Awenat&lt;/Author&gt;&lt;Year&gt;2016&lt;/Year&gt;&lt;RecNum&gt;4516&lt;/RecNum&gt;&lt;IDText&gt;3878&lt;/IDText&gt;&lt;DisplayText&gt;[21]&lt;/DisplayText&gt;&lt;record&gt;&lt;rec-number&gt;4516&lt;/rec-number&gt;&lt;foreign-keys&gt;&lt;key app="EN" db-id="rvef2ezpr2eexmez9x3x2rrirx2ptte0rfr2" timestamp="1580465378"&gt;4516&lt;/key&gt;&lt;/foreign-keys&gt;&lt;ref-type name="Book Section"&gt;5&lt;/ref-type&gt;&lt;contributors&gt;&lt;authors&gt;&lt;author&gt;Awenat, Y&lt;/author&gt;&lt;/authors&gt;&lt;secondary-authors&gt;&lt;author&gt;Platt, D&lt;/author&gt;&lt;/secondary-authors&gt;&lt;/contributors&gt;&lt;titles&gt;&lt;title&gt;Forensic patient and public involvement: the development and maintenance of an ex-offender service user reference group&lt;/title&gt;&lt;secondary-title&gt;The Prevention of Suicide in Prison: Cognitive behavioural approaches&lt;/secondary-title&gt;&lt;/titles&gt;&lt;pages&gt;85-102&lt;/pages&gt;&lt;dates&gt;&lt;year&gt;2016&lt;/year&gt;&lt;/dates&gt;&lt;pub-location&gt;Abingdon&lt;/pub-location&gt;&lt;publisher&gt;Routledge&lt;/publisher&gt;&lt;isbn&gt;9781317932727&lt;/isbn&gt;&lt;label&gt;3878&lt;/label&gt;&lt;urls&gt;&lt;/urls&gt;&lt;/record&gt;&lt;/Cite&gt;&lt;/EndNote&gt;</w:instrText>
      </w:r>
      <w:r w:rsidR="00ED316A" w:rsidRPr="00BC5F4C">
        <w:fldChar w:fldCharType="separate"/>
      </w:r>
      <w:r w:rsidR="005A23BD">
        <w:rPr>
          <w:noProof/>
        </w:rPr>
        <w:t>[21]</w:t>
      </w:r>
      <w:r w:rsidR="00ED316A" w:rsidRPr="00BC5F4C">
        <w:fldChar w:fldCharType="end"/>
      </w:r>
      <w:r w:rsidR="005C5891" w:rsidRPr="00BC5F4C">
        <w:t xml:space="preserve"> and </w:t>
      </w:r>
      <w:r w:rsidR="00FE7035" w:rsidRPr="00BC5F4C">
        <w:t xml:space="preserve">is recommended </w:t>
      </w:r>
      <w:r w:rsidR="000D1FC0" w:rsidRPr="00BC5F4C">
        <w:t xml:space="preserve">for public contributors </w:t>
      </w:r>
      <w:r w:rsidR="00FE7035" w:rsidRPr="00BC5F4C">
        <w:t xml:space="preserve">by the </w:t>
      </w:r>
      <w:r w:rsidR="00EC74CC" w:rsidRPr="00BC5F4C">
        <w:t>n</w:t>
      </w:r>
      <w:r w:rsidR="00FE7035" w:rsidRPr="00BC5F4C">
        <w:t xml:space="preserve">ational public involvement organisation </w:t>
      </w:r>
      <w:r w:rsidR="00EC74CC" w:rsidRPr="00BC5F4C">
        <w:t>I</w:t>
      </w:r>
      <w:r w:rsidR="007F34C6">
        <w:t>NVOLVE</w:t>
      </w:r>
      <w:r w:rsidR="00C50017">
        <w:t xml:space="preserve"> </w:t>
      </w:r>
      <w:r w:rsidR="00ED316A" w:rsidRPr="00BC5F4C">
        <w:fldChar w:fldCharType="begin"/>
      </w:r>
      <w:r w:rsidR="005A23BD">
        <w:instrText xml:space="preserve"> ADDIN EN.CITE &lt;EndNote&gt;&lt;Cite&gt;&lt;Author&gt;Wellings&lt;/Author&gt;&lt;Year&gt;2017&lt;/Year&gt;&lt;RecNum&gt;4514&lt;/RecNum&gt;&lt;IDText&gt;3876&lt;/IDText&gt;&lt;DisplayText&gt;[22]&lt;/DisplayText&gt;&lt;record&gt;&lt;rec-number&gt;4514&lt;/rec-number&gt;&lt;foreign-keys&gt;&lt;key app="EN" db-id="rvef2ezpr2eexmez9x3x2rrirx2ptte0rfr2" timestamp="1580462515"&gt;4514&lt;/key&gt;&lt;/foreign-keys&gt;&lt;ref-type name="Electronic Article"&gt;43&lt;/ref-type&gt;&lt;contributors&gt;&lt;authors&gt;&lt;author&gt;Wellings, A&lt;/author&gt;&lt;author&gt;Lodemore, M&lt;/author&gt;&lt;/authors&gt;&lt;/contributors&gt;&lt;titles&gt;&lt;title&gt;Starting Out.  Essential information for members of the public getting started in involvement in research.&lt;/title&gt;&lt;/titles&gt;&lt;dates&gt;&lt;year&gt;2017&lt;/year&gt;&lt;pub-dates&gt;&lt;date&gt;30/01/2020&lt;/date&gt;&lt;/pub-dates&gt;&lt;/dates&gt;&lt;pub-location&gt;London&lt;/pub-location&gt;&lt;publisher&gt;Involve&lt;/publisher&gt;&lt;label&gt;3876&lt;/label&gt;&lt;urls&gt;&lt;related-urls&gt;&lt;url&gt;http://www.invo.org.uk/wp-content/uploads/2018/01/Induction-public-v3.pdf&lt;/url&gt;&lt;/related-urls&gt;&lt;/urls&gt;&lt;/record&gt;&lt;/Cite&gt;&lt;/EndNote&gt;</w:instrText>
      </w:r>
      <w:r w:rsidR="00ED316A" w:rsidRPr="00BC5F4C">
        <w:fldChar w:fldCharType="separate"/>
      </w:r>
      <w:r w:rsidR="005A23BD">
        <w:rPr>
          <w:noProof/>
        </w:rPr>
        <w:t>[22]</w:t>
      </w:r>
      <w:r w:rsidR="00ED316A" w:rsidRPr="00BC5F4C">
        <w:fldChar w:fldCharType="end"/>
      </w:r>
      <w:r w:rsidR="000D1FC0" w:rsidRPr="00BC5F4C">
        <w:t>.</w:t>
      </w:r>
      <w:r w:rsidR="00E80129">
        <w:t xml:space="preserve"> </w:t>
      </w:r>
      <w:r w:rsidR="00F11370" w:rsidRPr="00BC5F4C">
        <w:t xml:space="preserve"> </w:t>
      </w:r>
      <w:r w:rsidR="00EF6EA0" w:rsidRPr="00BC5F4C">
        <w:t>T</w:t>
      </w:r>
      <w:r w:rsidR="00F11370" w:rsidRPr="00BC5F4C">
        <w:t>h</w:t>
      </w:r>
      <w:r w:rsidR="00EF6EA0">
        <w:t xml:space="preserve">e NHS </w:t>
      </w:r>
      <w:r w:rsidR="00F11370" w:rsidRPr="00BC5F4C">
        <w:t>portfolio has not been formally evaluated</w:t>
      </w:r>
      <w:r w:rsidR="00EF6EA0">
        <w:t xml:space="preserve">.  However, </w:t>
      </w:r>
      <w:r w:rsidR="005C5891" w:rsidRPr="00BC5F4C">
        <w:t>u</w:t>
      </w:r>
      <w:r w:rsidR="00A8280C" w:rsidRPr="00BC5F4C">
        <w:t>sing</w:t>
      </w:r>
      <w:r w:rsidR="00E2669E" w:rsidRPr="00BC5F4C">
        <w:t xml:space="preserve"> such a portfolio </w:t>
      </w:r>
      <w:r w:rsidR="00A8280C" w:rsidRPr="00BC5F4C">
        <w:t xml:space="preserve">may enable forum members to deliver high quality PEI through an enhanced sense of power, control and active influence in the process brought about </w:t>
      </w:r>
      <w:r w:rsidR="00A8280C" w:rsidRPr="008F3CF5">
        <w:t xml:space="preserve">because </w:t>
      </w:r>
      <w:r w:rsidR="00EF6EA0" w:rsidRPr="008F3CF5">
        <w:t xml:space="preserve">the use of portfolio is predicated on </w:t>
      </w:r>
      <w:r w:rsidR="00A8280C" w:rsidRPr="008F3CF5">
        <w:t xml:space="preserve">the </w:t>
      </w:r>
      <w:r w:rsidR="00EF6EA0" w:rsidRPr="008F3CF5">
        <w:t>premise that the owner has</w:t>
      </w:r>
      <w:r w:rsidR="00EF6EA0">
        <w:t xml:space="preserve"> the </w:t>
      </w:r>
      <w:r w:rsidR="00A8280C" w:rsidRPr="00BC5F4C">
        <w:t>capacity and autonomy to communicate, reveal and disclose their personal evidence at their discretion</w:t>
      </w:r>
      <w:r w:rsidR="00EF6EA0">
        <w:t xml:space="preserve">. </w:t>
      </w:r>
      <w:r w:rsidR="00EF6EA0" w:rsidRPr="008F3CF5">
        <w:t xml:space="preserve">This has been widely reported in research which </w:t>
      </w:r>
      <w:r w:rsidR="00C50017" w:rsidRPr="008F3CF5">
        <w:t>uses</w:t>
      </w:r>
      <w:r w:rsidR="00EF6EA0" w:rsidRPr="008F3CF5">
        <w:t xml:space="preserve"> diary methodologies</w:t>
      </w:r>
      <w:r w:rsidR="00C50017" w:rsidRPr="008F3CF5">
        <w:t xml:space="preserve"> </w:t>
      </w:r>
      <w:r w:rsidR="00ED316A" w:rsidRPr="00BC5F4C">
        <w:fldChar w:fldCharType="begin"/>
      </w:r>
      <w:r w:rsidR="005A23BD">
        <w:instrText xml:space="preserve"> ADDIN EN.CITE &lt;EndNote&gt;&lt;Cite&gt;&lt;Author&gt;Hyers&lt;/Author&gt;&lt;Year&gt;2018&lt;/Year&gt;&lt;RecNum&gt;4517&lt;/RecNum&gt;&lt;IDText&gt;3879&lt;/IDText&gt;&lt;DisplayText&gt;[23, 24]&lt;/DisplayText&gt;&lt;record&gt;&lt;rec-number&gt;4517&lt;/rec-number&gt;&lt;foreign-keys&gt;&lt;key app="EN" db-id="rvef2ezpr2eexmez9x3x2rrirx2ptte0rfr2" timestamp="1580465872"&gt;4517&lt;/key&gt;&lt;/foreign-keys&gt;&lt;ref-type name="Book"&gt;6&lt;/ref-type&gt;&lt;contributors&gt;&lt;authors&gt;&lt;author&gt;Hyers, L&lt;/author&gt;&lt;/authors&gt;&lt;/contributors&gt;&lt;titles&gt;&lt;title&gt;Diary Methods: Understanding Qualitative Research&lt;/title&gt;&lt;/titles&gt;&lt;dates&gt;&lt;year&gt;2018&lt;/year&gt;&lt;/dates&gt;&lt;pub-location&gt;Oxford&lt;/pub-location&gt;&lt;publisher&gt;Oxford University Press&lt;/publisher&gt;&lt;isbn&gt;978-0190256692&lt;/isbn&gt;&lt;label&gt;3879&lt;/label&gt;&lt;urls&gt;&lt;/urls&gt;&lt;/record&gt;&lt;/Cite&gt;&lt;Cite&gt;&lt;Author&gt;Bartlett&lt;/Author&gt;&lt;Year&gt;2015&lt;/Year&gt;&lt;RecNum&gt;4518&lt;/RecNum&gt;&lt;IDText&gt;3880&lt;/IDText&gt;&lt;record&gt;&lt;rec-number&gt;4518&lt;/rec-number&gt;&lt;foreign-keys&gt;&lt;key app="EN" db-id="rvef2ezpr2eexmez9x3x2rrirx2ptte0rfr2" timestamp="1580466120"&gt;4518&lt;/key&gt;&lt;/foreign-keys&gt;&lt;ref-type name="Book"&gt;6&lt;/ref-type&gt;&lt;contributors&gt;&lt;authors&gt;&lt;author&gt;Bartlett, R&lt;/author&gt;&lt;author&gt;Milligan, C&lt;/author&gt;&lt;/authors&gt;&lt;/contributors&gt;&lt;titles&gt;&lt;title&gt;What is Diary Method&lt;/title&gt;&lt;/titles&gt;&lt;dates&gt;&lt;year&gt;2015&lt;/year&gt;&lt;/dates&gt;&lt;pub-location&gt;London&lt;/pub-location&gt;&lt;publisher&gt;Bloomsbury Academic&lt;/publisher&gt;&lt;isbn&gt;9781472572561&lt;/isbn&gt;&lt;label&gt;3880&lt;/label&gt;&lt;urls&gt;&lt;/urls&gt;&lt;/record&gt;&lt;/Cite&gt;&lt;/EndNote&gt;</w:instrText>
      </w:r>
      <w:r w:rsidR="00ED316A" w:rsidRPr="00BC5F4C">
        <w:fldChar w:fldCharType="separate"/>
      </w:r>
      <w:r w:rsidR="005A23BD">
        <w:rPr>
          <w:noProof/>
        </w:rPr>
        <w:t>[23, 24]</w:t>
      </w:r>
      <w:r w:rsidR="00ED316A" w:rsidRPr="00BC5F4C">
        <w:fldChar w:fldCharType="end"/>
      </w:r>
      <w:r w:rsidR="00A8280C" w:rsidRPr="00BC5F4C">
        <w:t xml:space="preserve">. </w:t>
      </w:r>
    </w:p>
    <w:p w:rsidR="00827C33" w:rsidRPr="00BC5F4C" w:rsidRDefault="00FD3E7E" w:rsidP="00DF0850">
      <w:r w:rsidRPr="00BC5F4C">
        <w:t xml:space="preserve">Little is known about </w:t>
      </w:r>
      <w:r w:rsidR="00121EDF">
        <w:t xml:space="preserve">how membership of public forum affects </w:t>
      </w:r>
      <w:r w:rsidRPr="00BC5F4C">
        <w:t xml:space="preserve">aspects of personal development </w:t>
      </w:r>
      <w:r w:rsidR="00121EDF">
        <w:t>n</w:t>
      </w:r>
      <w:r w:rsidRPr="00BC5F4C">
        <w:t>or about the causative underlying mechanisms that might facilitate enhance</w:t>
      </w:r>
      <w:r w:rsidR="00121EDF">
        <w:t>d</w:t>
      </w:r>
      <w:r w:rsidR="009351E5">
        <w:t xml:space="preserve"> personal development through this membership or through the use of</w:t>
      </w:r>
      <w:r w:rsidR="00E93854" w:rsidRPr="00BC5F4C">
        <w:t xml:space="preserve"> a portfolio</w:t>
      </w:r>
      <w:r w:rsidRPr="00BC5F4C">
        <w:t xml:space="preserve">.  Thus, more needs to done to help understand and contextualise the impact that membership of a public forum has on the members themselves. </w:t>
      </w:r>
      <w:r w:rsidR="00F74E7C" w:rsidRPr="00BC5F4C">
        <w:t xml:space="preserve">Quantitative evaluations </w:t>
      </w:r>
      <w:r w:rsidR="00B91418">
        <w:t xml:space="preserve">which </w:t>
      </w:r>
      <w:r w:rsidR="00C20365" w:rsidRPr="00BC5F4C">
        <w:t>evaluat</w:t>
      </w:r>
      <w:r w:rsidR="00B91418">
        <w:t>e</w:t>
      </w:r>
      <w:r w:rsidR="00C20365" w:rsidRPr="00BC5F4C">
        <w:t xml:space="preserve"> the impact of PPI </w:t>
      </w:r>
      <w:r w:rsidR="00F74E7C" w:rsidRPr="00BC5F4C">
        <w:t>have predetermined endpoints</w:t>
      </w:r>
      <w:r w:rsidR="001F604E" w:rsidRPr="00BC5F4C">
        <w:t>, and</w:t>
      </w:r>
      <w:r w:rsidR="00F74E7C" w:rsidRPr="00BC5F4C">
        <w:t xml:space="preserve"> thus </w:t>
      </w:r>
      <w:r w:rsidR="00B91418">
        <w:t xml:space="preserve">1) </w:t>
      </w:r>
      <w:r w:rsidR="00F74E7C" w:rsidRPr="00BC5F4C">
        <w:t xml:space="preserve">lack the ability to evaluate unexpected outcomes, as the researchers ‘don’t know what they don’t know’ and </w:t>
      </w:r>
      <w:r w:rsidR="00B91418">
        <w:t xml:space="preserve">2) </w:t>
      </w:r>
      <w:r w:rsidR="00F74E7C" w:rsidRPr="00BC5F4C">
        <w:t>do not take into account the context within which the evaluation data were generated</w:t>
      </w:r>
      <w:r w:rsidR="008F3CF5">
        <w:t xml:space="preserve"> </w:t>
      </w:r>
      <w:r w:rsidR="00ED316A" w:rsidRPr="00BC5F4C">
        <w:fldChar w:fldCharType="begin">
          <w:fldData xml:space="preserve">PEVuZE5vdGU+PENpdGU+PEF1dGhvcj5TdGFsZXk8L0F1dGhvcj48WWVhcj4yMDE0PC9ZZWFyPjxS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</w:fldData>
        </w:fldChar>
      </w:r>
      <w:r w:rsidR="005A23BD">
        <w:instrText xml:space="preserve"> ADDIN EN.CITE </w:instrText>
      </w:r>
      <w:r w:rsidR="00ED316A">
        <w:fldChar w:fldCharType="begin">
          <w:fldData xml:space="preserve">PEVuZE5vdGU+PENpdGU+PEF1dGhvcj5TdGFsZXk8L0F1dGhvcj48WWVhcj4yMDE0PC9ZZWFyPjxS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</w:fldData>
        </w:fldChar>
      </w:r>
      <w:r w:rsidR="005A23BD">
        <w:instrText xml:space="preserve"> ADDIN EN.CITE.DATA </w:instrText>
      </w:r>
      <w:r w:rsidR="00ED316A">
        <w:fldChar w:fldCharType="end"/>
      </w:r>
      <w:r w:rsidR="00ED316A" w:rsidRPr="00BC5F4C">
        <w:fldChar w:fldCharType="separate"/>
      </w:r>
      <w:r w:rsidR="005A23BD">
        <w:rPr>
          <w:noProof/>
        </w:rPr>
        <w:t>[5, 25]</w:t>
      </w:r>
      <w:r w:rsidR="00ED316A" w:rsidRPr="00BC5F4C">
        <w:fldChar w:fldCharType="end"/>
      </w:r>
      <w:r w:rsidR="00F74E7C" w:rsidRPr="00BC5F4C">
        <w:t>.</w:t>
      </w:r>
      <w:r w:rsidR="008F3CF5">
        <w:t xml:space="preserve">  </w:t>
      </w:r>
      <w:r w:rsidR="00B86D25" w:rsidRPr="00BC5F4C">
        <w:t>One of the most appropriate methods of evaluating such outcomes is r</w:t>
      </w:r>
      <w:r w:rsidR="0026341E" w:rsidRPr="00BC5F4C">
        <w:t>ealist evaluation</w:t>
      </w:r>
      <w:r w:rsidR="00B86D25" w:rsidRPr="00BC5F4C">
        <w:t xml:space="preserve">.  </w:t>
      </w:r>
      <w:r w:rsidR="00343A05" w:rsidRPr="00BC5F4C">
        <w:t>This</w:t>
      </w:r>
      <w:r w:rsidR="00CB6479" w:rsidRPr="00BC5F4C">
        <w:t xml:space="preserve"> approach</w:t>
      </w:r>
      <w:r w:rsidR="008F3CF5">
        <w:t xml:space="preserve"> </w:t>
      </w:r>
      <w:r w:rsidR="00827C33" w:rsidRPr="00BC5F4C">
        <w:t>aims</w:t>
      </w:r>
      <w:r w:rsidR="00B86D25" w:rsidRPr="00BC5F4C">
        <w:t>,</w:t>
      </w:r>
      <w:r w:rsidR="00827C33" w:rsidRPr="00BC5F4C">
        <w:t xml:space="preserve"> broad</w:t>
      </w:r>
      <w:r w:rsidR="00343A05" w:rsidRPr="00BC5F4C">
        <w:t>ly</w:t>
      </w:r>
      <w:r w:rsidR="00B86D25" w:rsidRPr="00BC5F4C">
        <w:t>,</w:t>
      </w:r>
      <w:r w:rsidR="00827C33" w:rsidRPr="00BC5F4C">
        <w:t xml:space="preserve"> to conduct an evaluation with a view to understanding what works, for whom, and under what circumstances </w:t>
      </w:r>
      <w:r w:rsidR="00ED316A" w:rsidRPr="00BC5F4C">
        <w:fldChar w:fldCharType="begin">
          <w:fldData xml:space="preserve">PEVuZE5vdGU+PENpdGU+PEF1dGhvcj5QYXdzb248L0F1dGhvcj48WWVhcj4xOTk3PC9ZZWFyPjxS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</w:fldData>
        </w:fldChar>
      </w:r>
      <w:r w:rsidR="005A23BD">
        <w:instrText xml:space="preserve"> ADDIN EN.CITE </w:instrText>
      </w:r>
      <w:r w:rsidR="00ED316A">
        <w:fldChar w:fldCharType="begin">
          <w:fldData xml:space="preserve">PEVuZE5vdGU+PENpdGU+PEF1dGhvcj5QYXdzb248L0F1dGhvcj48WWVhcj4xOTk3PC9ZZWFyPjxS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</w:fldData>
        </w:fldChar>
      </w:r>
      <w:r w:rsidR="005A23BD">
        <w:instrText xml:space="preserve"> ADDIN EN.CITE.DATA </w:instrText>
      </w:r>
      <w:r w:rsidR="00ED316A">
        <w:fldChar w:fldCharType="end"/>
      </w:r>
      <w:r w:rsidR="00ED316A" w:rsidRPr="00BC5F4C">
        <w:fldChar w:fldCharType="separate"/>
      </w:r>
      <w:r w:rsidR="005A23BD">
        <w:rPr>
          <w:noProof/>
        </w:rPr>
        <w:t>[26-28]</w:t>
      </w:r>
      <w:r w:rsidR="00ED316A" w:rsidRPr="00BC5F4C">
        <w:fldChar w:fldCharType="end"/>
      </w:r>
      <w:r w:rsidR="00827C33" w:rsidRPr="00BC5F4C">
        <w:t xml:space="preserve">. </w:t>
      </w:r>
      <w:r w:rsidR="00D13755" w:rsidRPr="00BC5F4C">
        <w:t>Thus, it moves beyond traditional evaluation</w:t>
      </w:r>
      <w:r w:rsidR="00A96A8F" w:rsidRPr="00BC5F4C">
        <w:t xml:space="preserve"> of</w:t>
      </w:r>
      <w:r w:rsidR="00D13755" w:rsidRPr="00BC5F4C">
        <w:t xml:space="preserve"> the efficacy of the process or intervention being evaluated</w:t>
      </w:r>
      <w:r w:rsidR="00A96A8F" w:rsidRPr="00BC5F4C">
        <w:t xml:space="preserve"> and</w:t>
      </w:r>
      <w:r w:rsidR="00827C33" w:rsidRPr="00BC5F4C">
        <w:t xml:space="preserve"> is also concerned with providing a framework which facilitates the ongoing testing and refinement of the evaluation theory associated with the intervention.</w:t>
      </w:r>
    </w:p>
    <w:p w:rsidR="00F53F5E" w:rsidRPr="00BC5F4C" w:rsidRDefault="00B430D3" w:rsidP="00DF0850">
      <w:r w:rsidRPr="00BC5F4C">
        <w:t>R</w:t>
      </w:r>
      <w:r w:rsidR="00827C33" w:rsidRPr="00BC5F4C">
        <w:t xml:space="preserve">ealist evaluation </w:t>
      </w:r>
      <w:r w:rsidRPr="00BC5F4C">
        <w:t xml:space="preserve">is often presented as </w:t>
      </w:r>
      <w:r w:rsidR="00827C33" w:rsidRPr="00BC5F4C">
        <w:t>the construction of a hypothesis</w:t>
      </w:r>
      <w:r w:rsidRPr="00BC5F4C">
        <w:t xml:space="preserve"> which is tested and refined to generate a</w:t>
      </w:r>
      <w:r w:rsidR="00E76C24" w:rsidRPr="00BC5F4C">
        <w:t xml:space="preserve"> middle</w:t>
      </w:r>
      <w:r w:rsidRPr="00BC5F4C">
        <w:t xml:space="preserve"> range theory (MRT)</w:t>
      </w:r>
      <w:r w:rsidR="008F3CF5">
        <w:t xml:space="preserve"> </w:t>
      </w:r>
      <w:r w:rsidR="00ED316A" w:rsidRPr="00BC5F4C">
        <w:fldChar w:fldCharType="begin">
          <w:fldData xml:space="preserve">PEVuZE5vdGU+PENpdGU+PEF1dGhvcj5TYWx0ZXI8L0F1dGhvcj48WWVhcj4yMDE0PC9ZZWFyPjxS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</w:fldData>
        </w:fldChar>
      </w:r>
      <w:r w:rsidR="005A23BD">
        <w:instrText xml:space="preserve"> ADDIN EN.CITE </w:instrText>
      </w:r>
      <w:r w:rsidR="00ED316A">
        <w:fldChar w:fldCharType="begin">
          <w:fldData xml:space="preserve">PEVuZE5vdGU+PENpdGU+PEF1dGhvcj5TYWx0ZXI8L0F1dGhvcj48WWVhcj4yMDE0PC9ZZWFyPjxS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</w:fldData>
        </w:fldChar>
      </w:r>
      <w:r w:rsidR="005A23BD">
        <w:instrText xml:space="preserve"> ADDIN EN.CITE.DATA </w:instrText>
      </w:r>
      <w:r w:rsidR="00ED316A">
        <w:fldChar w:fldCharType="end"/>
      </w:r>
      <w:r w:rsidR="00ED316A" w:rsidRPr="00BC5F4C">
        <w:fldChar w:fldCharType="separate"/>
      </w:r>
      <w:r w:rsidR="005A23BD">
        <w:rPr>
          <w:noProof/>
        </w:rPr>
        <w:t>[27, 28]</w:t>
      </w:r>
      <w:r w:rsidR="00ED316A" w:rsidRPr="00BC5F4C">
        <w:fldChar w:fldCharType="end"/>
      </w:r>
      <w:r w:rsidR="00211370" w:rsidRPr="00BC5F4C">
        <w:t>, described as an “account of the processes that explain how an intervention leads to a particular outcome”</w:t>
      </w:r>
      <w:r w:rsidR="008F3CF5">
        <w:t xml:space="preserve"> </w:t>
      </w:r>
      <w:r w:rsidR="00ED316A" w:rsidRPr="00BC5F4C">
        <w:fldChar w:fldCharType="begin"/>
      </w:r>
      <w:r w:rsidR="005A23BD">
        <w:instrText xml:space="preserve"> ADDIN EN.CITE &lt;EndNote&gt;&lt;Cite&gt;&lt;Author&gt;Marchal&lt;/Author&gt;&lt;Year&gt;2012&lt;/Year&gt;&lt;RecNum&gt;4488&lt;/RecNum&gt;&lt;IDText&gt;3850&lt;/IDText&gt;&lt;DisplayText&gt;[27]&lt;/DisplayText&gt;&lt;record&gt;&lt;rec-number&gt;4488&lt;/rec-number&gt;&lt;foreign-keys&gt;&lt;key app="EN" db-id="rvef2ezpr2eexmez9x3x2rrirx2ptte0rfr2" timestamp="1572604933"&gt;4488&lt;/key&gt;&lt;/foreign-keys&gt;&lt;ref-type name="Journal Article"&gt;17&lt;/ref-type&gt;&lt;contributors&gt;&lt;authors&gt;&lt;author&gt;Marchal, Bruno&lt;/author&gt;&lt;author&gt;van Belle, Sara&lt;/author&gt;&lt;author&gt;van Olmen, Josefien&lt;/author&gt;&lt;author&gt;Hoerée, Tom&lt;/author&gt;&lt;author&gt;Kegels, Guy&lt;/author&gt;&lt;/authors&gt;&lt;/contributors&gt;&lt;titles&gt;&lt;title&gt;Is realist evaluation keeping its promise? A review of published empirical studies in the field of health systems research&lt;/title&gt;&lt;secondary-title&gt;Evaluation&lt;/secondary-title&gt;&lt;/titles&gt;&lt;periodical&gt;&lt;full-title&gt;Evaluation&lt;/full-title&gt;&lt;/periodical&gt;&lt;pages&gt;192-212&lt;/pages&gt;&lt;volume&gt;18&lt;/volume&gt;&lt;number&gt;2&lt;/number&gt;&lt;keywords&gt;&lt;keyword&gt;evaluation,health care,health systems research,realist evaluation,research methods&lt;/keyword&gt;&lt;/keywords&gt;&lt;dates&gt;&lt;year&gt;2012&lt;/year&gt;&lt;/dates&gt;&lt;label&gt;3850&lt;/label&gt;&lt;urls&gt;&lt;related-urls&gt;&lt;url&gt;https://journals.sagepub.com/doi/abs/10.1177/1356389012442444&lt;/url&gt;&lt;/related-urls&gt;&lt;/urls&gt;&lt;electronic-resource-num&gt;10.1177/1356389012442444&lt;/electronic-resource-num&gt;&lt;/record&gt;&lt;/Cite&gt;&lt;/EndNote&gt;</w:instrText>
      </w:r>
      <w:r w:rsidR="00ED316A" w:rsidRPr="00BC5F4C">
        <w:fldChar w:fldCharType="separate"/>
      </w:r>
      <w:r w:rsidR="005A23BD">
        <w:rPr>
          <w:noProof/>
        </w:rPr>
        <w:t>[27]</w:t>
      </w:r>
      <w:r w:rsidR="00ED316A" w:rsidRPr="00BC5F4C">
        <w:fldChar w:fldCharType="end"/>
      </w:r>
      <w:r w:rsidR="00827C33" w:rsidRPr="00BC5F4C">
        <w:t>.</w:t>
      </w:r>
      <w:r w:rsidR="003A0D84">
        <w:t xml:space="preserve">  </w:t>
      </w:r>
      <w:r w:rsidR="00343A05" w:rsidRPr="00BC5F4C">
        <w:t>O</w:t>
      </w:r>
      <w:r w:rsidRPr="00BC5F4C">
        <w:t xml:space="preserve">ften </w:t>
      </w:r>
      <w:r w:rsidR="00827C33" w:rsidRPr="00BC5F4C">
        <w:t>realist evaluations start with a</w:t>
      </w:r>
      <w:r w:rsidR="00211370" w:rsidRPr="00BC5F4C">
        <w:t xml:space="preserve"> preliminary</w:t>
      </w:r>
      <w:r w:rsidR="00827C33" w:rsidRPr="00BC5F4C">
        <w:t xml:space="preserve"> MRT and end with a </w:t>
      </w:r>
      <w:r w:rsidRPr="00BC5F4C">
        <w:t xml:space="preserve">more </w:t>
      </w:r>
      <w:r w:rsidR="00827C33" w:rsidRPr="00BC5F4C">
        <w:t>refined MRT</w:t>
      </w:r>
      <w:r w:rsidR="008F3CF5">
        <w:t xml:space="preserve"> </w:t>
      </w:r>
      <w:r w:rsidR="00ED316A" w:rsidRPr="00BC5F4C">
        <w:fldChar w:fldCharType="begin"/>
      </w:r>
      <w:r w:rsidR="005A23BD">
        <w:instrText xml:space="preserve"> ADDIN EN.CITE &lt;EndNote&gt;&lt;Cite&gt;&lt;Author&gt;Pawson&lt;/Author&gt;&lt;Year&gt;1997&lt;/Year&gt;&lt;RecNum&gt;1661&lt;/RecNum&gt;&lt;IDText&gt;1687&lt;/IDText&gt;&lt;DisplayText&gt;[26]&lt;/DisplayText&gt;&lt;record&gt;&lt;rec-number&gt;1661&lt;/rec-number&gt;&lt;foreign-keys&gt;&lt;key app="EN" db-id="rvef2ezpr2eexmez9x3x2rrirx2ptte0rfr2" timestamp="1481638023"&gt;1661&lt;/key&gt;&lt;/foreign-keys&gt;&lt;ref-type name="Book"&gt;6&lt;/ref-type&gt;&lt;contributors&gt;&lt;authors&gt;&lt;author&gt;Pawson, R&lt;/author&gt;&lt;author&gt;Tilley, N&lt;/author&gt;&lt;/authors&gt;&lt;/contributors&gt;&lt;titles&gt;&lt;title&gt;Realistic Evaluation&lt;/title&gt;&lt;/titles&gt;&lt;reprint-edition&gt;In File&lt;/reprint-edition&gt;&lt;keywords&gt;&lt;keyword&gt;London&lt;/keyword&gt;&lt;/keywords&gt;&lt;dates&gt;&lt;year&gt;1997&lt;/year&gt;&lt;pub-dates&gt;&lt;date&gt;1997&lt;/date&gt;&lt;/pub-dates&gt;&lt;/dates&gt;&lt;pub-location&gt;London&lt;/pub-location&gt;&lt;publisher&gt;Sage&lt;/publisher&gt;&lt;label&gt;1687&lt;/label&gt;&lt;urls&gt;&lt;/urls&gt;&lt;/record&gt;&lt;/Cite&gt;&lt;/EndNote&gt;</w:instrText>
      </w:r>
      <w:r w:rsidR="00ED316A" w:rsidRPr="00BC5F4C">
        <w:fldChar w:fldCharType="separate"/>
      </w:r>
      <w:r w:rsidR="005A23BD">
        <w:rPr>
          <w:noProof/>
        </w:rPr>
        <w:t>[26]</w:t>
      </w:r>
      <w:r w:rsidR="00ED316A" w:rsidRPr="00BC5F4C">
        <w:fldChar w:fldCharType="end"/>
      </w:r>
      <w:r w:rsidR="00827C33" w:rsidRPr="00BC5F4C">
        <w:t>.</w:t>
      </w:r>
      <w:r w:rsidR="003A0D84">
        <w:t xml:space="preserve">  </w:t>
      </w:r>
      <w:r w:rsidR="00C21689" w:rsidRPr="00BC5F4C">
        <w:t xml:space="preserve">Such </w:t>
      </w:r>
      <w:r w:rsidR="00D3725D" w:rsidRPr="00BC5F4C">
        <w:t xml:space="preserve">iterative </w:t>
      </w:r>
      <w:r w:rsidR="00827C33" w:rsidRPr="00BC5F4C">
        <w:t>cycles of inquiry and refinement enabl</w:t>
      </w:r>
      <w:r w:rsidR="00C21689" w:rsidRPr="00BC5F4C">
        <w:t>e</w:t>
      </w:r>
      <w:r w:rsidR="00827C33" w:rsidRPr="00BC5F4C">
        <w:t xml:space="preserve"> the development of a stronger theoretical appreciation of the contextual </w:t>
      </w:r>
      <w:r w:rsidR="00827C33" w:rsidRPr="00BC5F4C">
        <w:lastRenderedPageBreak/>
        <w:t>conditioning which underpins the success or failure of the intervention or programme being evaluated.</w:t>
      </w:r>
      <w:r w:rsidR="008F3CF5">
        <w:t xml:space="preserve">  </w:t>
      </w:r>
      <w:r w:rsidR="00821C15" w:rsidRPr="00BC5F4C">
        <w:t>Our preliminary MRT</w:t>
      </w:r>
      <w:r w:rsidR="004C174B" w:rsidRPr="00BC5F4C">
        <w:t>,</w:t>
      </w:r>
      <w:r w:rsidR="00B91418">
        <w:t xml:space="preserve"> </w:t>
      </w:r>
      <w:r w:rsidR="00B91418" w:rsidRPr="008F3CF5">
        <w:t xml:space="preserve">based on the </w:t>
      </w:r>
      <w:r w:rsidR="00D3725D" w:rsidRPr="008F3CF5">
        <w:t>evidence</w:t>
      </w:r>
      <w:r w:rsidR="00B91418" w:rsidRPr="008F3CF5">
        <w:t xml:space="preserve"> outlined above</w:t>
      </w:r>
      <w:r w:rsidR="004C174B" w:rsidRPr="00BC5F4C">
        <w:t xml:space="preserve">, </w:t>
      </w:r>
      <w:r w:rsidR="00B91418">
        <w:t>proposed t</w:t>
      </w:r>
      <w:r w:rsidR="004C174B" w:rsidRPr="00BC5F4C">
        <w:t xml:space="preserve">hat </w:t>
      </w:r>
      <w:r w:rsidR="00B91418">
        <w:t xml:space="preserve">a public forum which used </w:t>
      </w:r>
      <w:r w:rsidR="00AF4C21" w:rsidRPr="00BC5F4C">
        <w:t xml:space="preserve">a portfolio as a framework for learning </w:t>
      </w:r>
      <w:r w:rsidR="00B576DD" w:rsidRPr="00BC5F4C">
        <w:t>would</w:t>
      </w:r>
      <w:r w:rsidR="00AF4C21" w:rsidRPr="00BC5F4C">
        <w:t xml:space="preserve"> </w:t>
      </w:r>
      <w:r w:rsidR="00B91418">
        <w:t xml:space="preserve">enhance </w:t>
      </w:r>
      <w:r w:rsidR="00B576DD" w:rsidRPr="00BC5F4C">
        <w:t>forum members</w:t>
      </w:r>
      <w:r w:rsidR="00AF4C21" w:rsidRPr="00BC5F4C">
        <w:t>’ personal development</w:t>
      </w:r>
      <w:r w:rsidR="00B576DD" w:rsidRPr="00BC5F4C">
        <w:t>.</w:t>
      </w:r>
    </w:p>
    <w:p w:rsidR="00F4649F" w:rsidRPr="00BC5F4C" w:rsidRDefault="00043EE6" w:rsidP="00DF0850">
      <w:pPr>
        <w:pStyle w:val="Heading1"/>
      </w:pPr>
      <w:r w:rsidRPr="00BC5F4C">
        <w:t>Aims and Objectives</w:t>
      </w:r>
    </w:p>
    <w:p w:rsidR="000D19E2" w:rsidRPr="00BC5F4C" w:rsidRDefault="000D19E2" w:rsidP="00DF0850"/>
    <w:p w:rsidR="00211370" w:rsidRPr="00BC5F4C" w:rsidRDefault="00C37B86" w:rsidP="00DF0850">
      <w:r w:rsidRPr="00BC5F4C">
        <w:t xml:space="preserve">The aim </w:t>
      </w:r>
      <w:r w:rsidR="003369C1" w:rsidRPr="00BC5F4C">
        <w:t xml:space="preserve">of this study was </w:t>
      </w:r>
      <w:r w:rsidR="002C4E7F" w:rsidRPr="00BC5F4C">
        <w:t xml:space="preserve">to evaluate </w:t>
      </w:r>
      <w:r w:rsidR="00EC3394" w:rsidRPr="00BC5F4C">
        <w:t xml:space="preserve">if and </w:t>
      </w:r>
      <w:r w:rsidR="002C4E7F" w:rsidRPr="00BC5F4C">
        <w:t xml:space="preserve">how </w:t>
      </w:r>
      <w:r w:rsidR="003369C1" w:rsidRPr="00BC5F4C">
        <w:t xml:space="preserve">membership of a </w:t>
      </w:r>
      <w:r w:rsidR="00B91418">
        <w:t>data-intensive research</w:t>
      </w:r>
      <w:r w:rsidR="00B91418" w:rsidRPr="00BC5F4C">
        <w:t xml:space="preserve"> </w:t>
      </w:r>
      <w:r w:rsidR="003369C1" w:rsidRPr="00BC5F4C">
        <w:t>public forum</w:t>
      </w:r>
      <w:r w:rsidR="00B07689" w:rsidRPr="00BC5F4C">
        <w:t>, which</w:t>
      </w:r>
      <w:r w:rsidR="00021F1C" w:rsidRPr="00BC5F4C">
        <w:t xml:space="preserve"> </w:t>
      </w:r>
      <w:r w:rsidR="00B91418">
        <w:t xml:space="preserve">included the </w:t>
      </w:r>
      <w:r w:rsidR="00BC529C" w:rsidRPr="00BC5F4C">
        <w:t>use of a personal involvement portfolio</w:t>
      </w:r>
      <w:r w:rsidR="00B07689" w:rsidRPr="00BC5F4C">
        <w:t>,</w:t>
      </w:r>
      <w:r w:rsidR="00B91418">
        <w:t xml:space="preserve"> would </w:t>
      </w:r>
      <w:r w:rsidR="002C4E7F" w:rsidRPr="00BC5F4C">
        <w:t xml:space="preserve">act as </w:t>
      </w:r>
      <w:r w:rsidR="003369C1" w:rsidRPr="00BC5F4C">
        <w:t xml:space="preserve">a </w:t>
      </w:r>
      <w:r w:rsidR="002C4E7F" w:rsidRPr="00BC5F4C">
        <w:t xml:space="preserve">mechanism for enhancing </w:t>
      </w:r>
      <w:r w:rsidR="003369C1" w:rsidRPr="00BC5F4C">
        <w:t>member</w:t>
      </w:r>
      <w:r w:rsidR="002C4E7F" w:rsidRPr="00BC5F4C">
        <w:t>s’ personal development</w:t>
      </w:r>
      <w:r w:rsidR="00821C15" w:rsidRPr="00BC5F4C">
        <w:t xml:space="preserve">.  Realist evaluation was used to </w:t>
      </w:r>
      <w:r w:rsidR="00211370" w:rsidRPr="00BC5F4C">
        <w:t xml:space="preserve">generate a theoretical and empirical appreciation of the contextual circumstances and mechanisms which help to explain the extent to which involvement with a public forum </w:t>
      </w:r>
      <w:r w:rsidR="00560B72" w:rsidRPr="00BC5F4C">
        <w:t>would</w:t>
      </w:r>
      <w:r w:rsidR="00211370" w:rsidRPr="00BC5F4C">
        <w:t xml:space="preserve"> enhance </w:t>
      </w:r>
      <w:r w:rsidR="00D47472" w:rsidRPr="00BC5F4C">
        <w:t>member</w:t>
      </w:r>
      <w:r w:rsidR="00211370" w:rsidRPr="00BC5F4C">
        <w:t>s’ personal development</w:t>
      </w:r>
      <w:r w:rsidR="00FA472D" w:rsidRPr="00BC5F4C">
        <w:t xml:space="preserve"> and, if so, how, why, </w:t>
      </w:r>
      <w:r w:rsidR="00E04E9F" w:rsidRPr="00BC5F4C">
        <w:t xml:space="preserve">and </w:t>
      </w:r>
      <w:r w:rsidR="00FA472D" w:rsidRPr="00BC5F4C">
        <w:t>for whom</w:t>
      </w:r>
      <w:r w:rsidR="00211370" w:rsidRPr="00BC5F4C">
        <w:t>.</w:t>
      </w:r>
    </w:p>
    <w:p w:rsidR="00043EE6" w:rsidRPr="00BC5F4C" w:rsidRDefault="00043EE6" w:rsidP="00DF0850">
      <w:pPr>
        <w:pStyle w:val="Heading1"/>
      </w:pPr>
      <w:r w:rsidRPr="00BC5F4C">
        <w:t>Methods</w:t>
      </w:r>
    </w:p>
    <w:p w:rsidR="000D19E2" w:rsidRPr="00BC5F4C" w:rsidRDefault="000D19E2" w:rsidP="00DF0850"/>
    <w:p w:rsidR="00DF418A" w:rsidRPr="00BC5F4C" w:rsidRDefault="00DF418A" w:rsidP="00DF0850">
      <w:pPr>
        <w:pStyle w:val="Heading2"/>
      </w:pPr>
      <w:r w:rsidRPr="00BC5F4C">
        <w:t>Setting</w:t>
      </w:r>
    </w:p>
    <w:p w:rsidR="00043EE6" w:rsidRPr="00BC5F4C" w:rsidRDefault="006B7C43" w:rsidP="00DF0850">
      <w:r w:rsidRPr="00BC5F4C">
        <w:t xml:space="preserve">The setting for the </w:t>
      </w:r>
      <w:r w:rsidR="00FA4D4D" w:rsidRPr="00BC5F4C">
        <w:t xml:space="preserve">evaluation </w:t>
      </w:r>
      <w:r w:rsidRPr="00BC5F4C">
        <w:t xml:space="preserve">was </w:t>
      </w:r>
      <w:r w:rsidR="001501EC" w:rsidRPr="00BC5F4C">
        <w:t xml:space="preserve">the Connected Health Cities (CHC) project.  </w:t>
      </w:r>
      <w:r w:rsidR="00DF418A" w:rsidRPr="00BC5F4C">
        <w:t>CHC was a Department of Health funded pilot programme</w:t>
      </w:r>
      <w:r w:rsidR="008F3CF5">
        <w:t xml:space="preserve"> </w:t>
      </w:r>
      <w:r w:rsidR="00ED316A" w:rsidRPr="00BC5F4C">
        <w:fldChar w:fldCharType="begin"/>
      </w:r>
      <w:r w:rsidR="005A23BD">
        <w:instrText xml:space="preserve"> ADDIN EN.CITE &lt;EndNote&gt;&lt;Cite ExcludeAuth="1"&gt;&lt;Year&gt;2018&lt;/Year&gt;&lt;RecNum&gt;4367&lt;/RecNum&gt;&lt;IDText&gt;3776&lt;/IDText&gt;&lt;DisplayText&gt;[29]&lt;/DisplayText&gt;&lt;record&gt;&lt;rec-number&gt;4367&lt;/rec-number&gt;&lt;foreign-keys&gt;&lt;key app="EN" db-id="rvef2ezpr2eexmez9x3x2rrirx2ptte0rfr2" timestamp="1540848974"&gt;4367&lt;/key&gt;&lt;/foreign-keys&gt;&lt;ref-type name="Web Page"&gt;12&lt;/ref-type&gt;&lt;contributors&gt;&lt;/contributors&gt;&lt;titles&gt;&lt;title&gt;Connected Health Cities&lt;/title&gt;&lt;/titles&gt;&lt;number&gt;29/10/2018&lt;/number&gt;&lt;dates&gt;&lt;year&gt;2018&lt;/year&gt;&lt;/dates&gt;&lt;publisher&gt;Connected Health Cities&lt;/publisher&gt;&lt;label&gt;3776&lt;/label&gt;&lt;urls&gt;&lt;related-urls&gt;&lt;url&gt;https://www.connectedhealthcities.org/&lt;/url&gt;&lt;/related-urls&gt;&lt;/urls&gt;&lt;/record&gt;&lt;/Cite&gt;&lt;/EndNote&gt;</w:instrText>
      </w:r>
      <w:r w:rsidR="00ED316A" w:rsidRPr="00BC5F4C">
        <w:fldChar w:fldCharType="separate"/>
      </w:r>
      <w:r w:rsidR="005A23BD">
        <w:rPr>
          <w:noProof/>
        </w:rPr>
        <w:t>[29]</w:t>
      </w:r>
      <w:r w:rsidR="00ED316A" w:rsidRPr="00BC5F4C">
        <w:fldChar w:fldCharType="end"/>
      </w:r>
      <w:r w:rsidR="00DF418A" w:rsidRPr="00BC5F4C">
        <w:t xml:space="preserve">, which aimed to transform healthcare across four regions in the North of England by using healthcare data to improve the delivery and outcomes of selected care pathways.  </w:t>
      </w:r>
      <w:r w:rsidR="008F3CF5" w:rsidRPr="00BC5F4C">
        <w:t>The</w:t>
      </w:r>
      <w:r w:rsidR="008F3CF5">
        <w:t xml:space="preserve"> CHC</w:t>
      </w:r>
      <w:r w:rsidR="00664646">
        <w:t xml:space="preserve"> </w:t>
      </w:r>
      <w:r w:rsidR="00876D12" w:rsidRPr="00BC5F4C">
        <w:t>PEI strategy focused on gaining public</w:t>
      </w:r>
      <w:r w:rsidR="00664646">
        <w:t xml:space="preserve"> </w:t>
      </w:r>
      <w:r w:rsidR="00876D12" w:rsidRPr="00BC5F4C">
        <w:t xml:space="preserve">trust </w:t>
      </w:r>
      <w:r w:rsidR="008F3CF5" w:rsidRPr="00BC5F4C">
        <w:t xml:space="preserve">that </w:t>
      </w:r>
      <w:r w:rsidR="008F3CF5">
        <w:t>CHC</w:t>
      </w:r>
      <w:r w:rsidR="00664646">
        <w:t xml:space="preserve"> </w:t>
      </w:r>
      <w:r w:rsidR="00876D12" w:rsidRPr="00BC5F4C">
        <w:t>researchers were using health data responsibly, safely and to improve services for the benefit of all patients.</w:t>
      </w:r>
      <w:r w:rsidR="008F3CF5">
        <w:t xml:space="preserve">  </w:t>
      </w:r>
      <w:r w:rsidR="00DF418A" w:rsidRPr="00BC5F4C">
        <w:t xml:space="preserve">The objective of </w:t>
      </w:r>
      <w:r w:rsidR="004C6C6B" w:rsidRPr="00BC5F4C">
        <w:t xml:space="preserve">the </w:t>
      </w:r>
      <w:r w:rsidR="00DF418A" w:rsidRPr="00BC5F4C">
        <w:t>strategy</w:t>
      </w:r>
      <w:r w:rsidR="004C6C6B" w:rsidRPr="00BC5F4C">
        <w:t xml:space="preserve"> w</w:t>
      </w:r>
      <w:r w:rsidR="00DF418A" w:rsidRPr="00BC5F4C">
        <w:t xml:space="preserve">as to seek public engagement and involvement in GM CHC’s </w:t>
      </w:r>
      <w:r w:rsidR="006E68FF" w:rsidRPr="00BC5F4C">
        <w:t>use</w:t>
      </w:r>
      <w:r w:rsidR="00DF418A" w:rsidRPr="00BC5F4C">
        <w:t xml:space="preserve"> of transformative healthcare solutions. </w:t>
      </w:r>
      <w:r w:rsidR="00FA4D4D" w:rsidRPr="00BC5F4C">
        <w:t>A public forum was chosen as one of the main mechanisms for PEI in the Greater Manchester (GM) CHC region.</w:t>
      </w:r>
      <w:r w:rsidR="008F3CF5">
        <w:t xml:space="preserve">  </w:t>
      </w:r>
      <w:r w:rsidR="00DF418A" w:rsidRPr="00BC5F4C">
        <w:t>Concomitantly,</w:t>
      </w:r>
      <w:r w:rsidR="001A0F12" w:rsidRPr="00BC5F4C">
        <w:t xml:space="preserve"> the forum </w:t>
      </w:r>
      <w:r w:rsidR="00FB59F7" w:rsidRPr="00BC5F4C">
        <w:t xml:space="preserve">also </w:t>
      </w:r>
      <w:r w:rsidR="001A0F12" w:rsidRPr="00BC5F4C">
        <w:lastRenderedPageBreak/>
        <w:t xml:space="preserve">supported </w:t>
      </w:r>
      <w:r w:rsidR="00DF418A" w:rsidRPr="00BC5F4C">
        <w:t xml:space="preserve">GM CHC </w:t>
      </w:r>
      <w:r w:rsidR="001A0F12" w:rsidRPr="00BC5F4C">
        <w:t xml:space="preserve">research </w:t>
      </w:r>
      <w:r w:rsidR="00DF418A" w:rsidRPr="00BC5F4C">
        <w:t>staff</w:t>
      </w:r>
      <w:r w:rsidR="00FB59F7" w:rsidRPr="00BC5F4C">
        <w:t xml:space="preserve"> by</w:t>
      </w:r>
      <w:r w:rsidR="00DF418A" w:rsidRPr="00BC5F4C">
        <w:t xml:space="preserve"> offering a ‘lay review’ service</w:t>
      </w:r>
      <w:r w:rsidR="00FB59F7" w:rsidRPr="00BC5F4C">
        <w:t xml:space="preserve"> of both initial research ideas and more </w:t>
      </w:r>
      <w:r w:rsidR="00E66B76" w:rsidRPr="00BC5F4C">
        <w:t>developed research proposals</w:t>
      </w:r>
      <w:r w:rsidR="00DF418A" w:rsidRPr="00BC5F4C">
        <w:t>.</w:t>
      </w:r>
    </w:p>
    <w:p w:rsidR="001A0F12" w:rsidRPr="00BC5F4C" w:rsidRDefault="001A0F12" w:rsidP="00DF0850">
      <w:pPr>
        <w:pStyle w:val="Heading2"/>
      </w:pPr>
      <w:r w:rsidRPr="00BC5F4C">
        <w:t xml:space="preserve">Public forum </w:t>
      </w:r>
      <w:r w:rsidR="00885550" w:rsidRPr="00BC5F4C">
        <w:t>and Forum Members</w:t>
      </w:r>
    </w:p>
    <w:p w:rsidR="004C6C6B" w:rsidRPr="00BC5F4C" w:rsidRDefault="00916F6F" w:rsidP="00DF0850">
      <w:r w:rsidRPr="00BC5F4C">
        <w:t>The forum was</w:t>
      </w:r>
      <w:r w:rsidR="00C109E6" w:rsidRPr="00BC5F4C">
        <w:t xml:space="preserve"> created </w:t>
      </w:r>
      <w:r w:rsidRPr="00BC5F4C">
        <w:t xml:space="preserve">in </w:t>
      </w:r>
      <w:r w:rsidR="00E66B76" w:rsidRPr="00BC5F4C">
        <w:t xml:space="preserve">2017 </w:t>
      </w:r>
      <w:r w:rsidRPr="00BC5F4C">
        <w:t>and</w:t>
      </w:r>
      <w:r w:rsidR="00664646">
        <w:t xml:space="preserve"> </w:t>
      </w:r>
      <w:r w:rsidR="00FA4D4D" w:rsidRPr="00BC5F4C">
        <w:t>ran</w:t>
      </w:r>
      <w:r w:rsidR="00C109E6" w:rsidRPr="00BC5F4C">
        <w:t xml:space="preserve"> for 18 months, until the </w:t>
      </w:r>
      <w:r w:rsidR="00664646">
        <w:t xml:space="preserve">CHC </w:t>
      </w:r>
      <w:r w:rsidR="00FA4D4D" w:rsidRPr="00BC5F4C">
        <w:t>project</w:t>
      </w:r>
      <w:r w:rsidR="00C109E6" w:rsidRPr="00BC5F4C">
        <w:t xml:space="preserve"> started to wind down.  </w:t>
      </w:r>
      <w:r w:rsidR="008C502B" w:rsidRPr="00BC5F4C">
        <w:t>F</w:t>
      </w:r>
      <w:r w:rsidR="001D041B" w:rsidRPr="00BC5F4C">
        <w:t xml:space="preserve">orum members </w:t>
      </w:r>
      <w:r w:rsidR="001A0F12" w:rsidRPr="00BC5F4C">
        <w:t xml:space="preserve">were recruited via </w:t>
      </w:r>
      <w:r w:rsidR="00E66B76" w:rsidRPr="00BC5F4C">
        <w:t xml:space="preserve">widespread </w:t>
      </w:r>
      <w:r w:rsidR="004117EF" w:rsidRPr="00BC5F4C">
        <w:t>a</w:t>
      </w:r>
      <w:r w:rsidR="004C6C6B" w:rsidRPr="00BC5F4C">
        <w:t xml:space="preserve">dvertisement </w:t>
      </w:r>
      <w:r w:rsidR="00E54213" w:rsidRPr="00BC5F4C">
        <w:t>and</w:t>
      </w:r>
      <w:r w:rsidR="004C6C6B" w:rsidRPr="00BC5F4C">
        <w:t xml:space="preserve"> final selection </w:t>
      </w:r>
      <w:r w:rsidRPr="00BC5F4C">
        <w:t xml:space="preserve">of 12 members </w:t>
      </w:r>
      <w:r w:rsidR="004C6C6B" w:rsidRPr="00BC5F4C">
        <w:t>was based</w:t>
      </w:r>
      <w:r w:rsidR="008C502B" w:rsidRPr="00BC5F4C">
        <w:t>,</w:t>
      </w:r>
      <w:r w:rsidR="004C6C6B" w:rsidRPr="00BC5F4C">
        <w:t xml:space="preserve"> in part</w:t>
      </w:r>
      <w:r w:rsidR="008C502B" w:rsidRPr="00BC5F4C">
        <w:t>,</w:t>
      </w:r>
      <w:r w:rsidR="004C6C6B" w:rsidRPr="00BC5F4C">
        <w:t xml:space="preserve"> on their commitment to being actively involved in</w:t>
      </w:r>
      <w:r w:rsidR="00A804B2">
        <w:t xml:space="preserve"> </w:t>
      </w:r>
      <w:r w:rsidR="004A3395" w:rsidRPr="00BC5F4C">
        <w:t>the evaluation</w:t>
      </w:r>
      <w:r w:rsidR="00A804B2">
        <w:t xml:space="preserve"> </w:t>
      </w:r>
      <w:r w:rsidR="004C6C6B" w:rsidRPr="00BC5F4C">
        <w:t>process.  Three</w:t>
      </w:r>
      <w:r w:rsidR="0016322E">
        <w:t xml:space="preserve"> </w:t>
      </w:r>
      <w:r w:rsidR="004C6C6B" w:rsidRPr="00BC5F4C">
        <w:t>members left the group in the first year and were replaced by</w:t>
      </w:r>
      <w:r w:rsidR="00021F1C" w:rsidRPr="00BC5F4C">
        <w:t xml:space="preserve"> three </w:t>
      </w:r>
      <w:r w:rsidR="004C6C6B" w:rsidRPr="00BC5F4C">
        <w:t>reserve members.</w:t>
      </w:r>
      <w:r w:rsidRPr="00BC5F4C">
        <w:t xml:space="preserve">  Throughout,</w:t>
      </w:r>
      <w:r w:rsidR="00C109E6" w:rsidRPr="00BC5F4C">
        <w:t xml:space="preserve"> there were five women and seven men in the forum</w:t>
      </w:r>
      <w:r w:rsidR="00DD37DF" w:rsidRPr="00BC5F4C">
        <w:t>, three</w:t>
      </w:r>
      <w:r w:rsidR="00021F1C" w:rsidRPr="00BC5F4C">
        <w:t xml:space="preserve"> of whom </w:t>
      </w:r>
      <w:r w:rsidR="00185F7E" w:rsidRPr="00BC5F4C">
        <w:t xml:space="preserve">were </w:t>
      </w:r>
      <w:r w:rsidR="00DD37DF" w:rsidRPr="00BC5F4C">
        <w:t>under 25 years of age</w:t>
      </w:r>
      <w:r w:rsidR="008C502B" w:rsidRPr="00BC5F4C">
        <w:t xml:space="preserve">.  </w:t>
      </w:r>
      <w:r w:rsidR="00664646">
        <w:t xml:space="preserve">Profile of </w:t>
      </w:r>
      <w:r w:rsidR="00C109E6" w:rsidRPr="00BC5F4C">
        <w:t>members</w:t>
      </w:r>
      <w:r w:rsidR="00664646">
        <w:t>hip:  ‘</w:t>
      </w:r>
      <w:r w:rsidR="00CD1405" w:rsidRPr="00BC5F4C">
        <w:t>students</w:t>
      </w:r>
      <w:r w:rsidR="00664646">
        <w:t>’</w:t>
      </w:r>
      <w:r w:rsidR="00CD1405" w:rsidRPr="00BC5F4C">
        <w:t xml:space="preserve"> (two),</w:t>
      </w:r>
      <w:r w:rsidR="00664646">
        <w:t xml:space="preserve"> ‘retired’ </w:t>
      </w:r>
      <w:r w:rsidR="00C109E6" w:rsidRPr="00BC5F4C">
        <w:t>(</w:t>
      </w:r>
      <w:r w:rsidR="00DD37DF" w:rsidRPr="00BC5F4C">
        <w:t>initially seven, one of whom left and was replaced with someone employed)</w:t>
      </w:r>
      <w:r w:rsidR="00F74D5A" w:rsidRPr="00BC5F4C">
        <w:t xml:space="preserve"> </w:t>
      </w:r>
      <w:r w:rsidR="00664646">
        <w:t>‘</w:t>
      </w:r>
      <w:r w:rsidR="00F74D5A" w:rsidRPr="00BC5F4C">
        <w:t>employed</w:t>
      </w:r>
      <w:r w:rsidR="00664646">
        <w:t>’</w:t>
      </w:r>
      <w:r w:rsidR="00F74D5A" w:rsidRPr="00BC5F4C">
        <w:t xml:space="preserve"> (initially three,</w:t>
      </w:r>
      <w:r w:rsidR="00185F7E" w:rsidRPr="00BC5F4C">
        <w:t xml:space="preserve"> and then four).</w:t>
      </w:r>
    </w:p>
    <w:p w:rsidR="004C6C6B" w:rsidRPr="00BC5F4C" w:rsidRDefault="003D570C" w:rsidP="00DF0850">
      <w:r w:rsidRPr="00BC5F4C">
        <w:t xml:space="preserve">The forum members were </w:t>
      </w:r>
      <w:r w:rsidR="004C6C6B" w:rsidRPr="00BC5F4C">
        <w:t>provided with materials designed to facilitate their learning, personal development, and ability to</w:t>
      </w:r>
      <w:r w:rsidR="00DF0B9A" w:rsidRPr="00BC5F4C">
        <w:t xml:space="preserve"> contribute</w:t>
      </w:r>
      <w:r w:rsidR="00CD1405" w:rsidRPr="00BC5F4C">
        <w:t xml:space="preserve"> fully</w:t>
      </w:r>
      <w:r w:rsidR="00DF0B9A" w:rsidRPr="00BC5F4C">
        <w:t xml:space="preserve"> to GMCHC research, public engagement activities and </w:t>
      </w:r>
      <w:r w:rsidR="006C1E2A">
        <w:t xml:space="preserve">the </w:t>
      </w:r>
      <w:r w:rsidR="00DF0B9A" w:rsidRPr="00BC5F4C">
        <w:t>evaluation process</w:t>
      </w:r>
      <w:r w:rsidR="004C6C6B" w:rsidRPr="00BC5F4C">
        <w:t xml:space="preserve">. These materials related to </w:t>
      </w:r>
      <w:r w:rsidR="00C75D8C" w:rsidRPr="00BC5F4C">
        <w:t xml:space="preserve">both </w:t>
      </w:r>
      <w:r w:rsidR="005725E8">
        <w:t>data-intensive</w:t>
      </w:r>
      <w:r w:rsidR="00C75D8C" w:rsidRPr="00BC5F4C">
        <w:t xml:space="preserve"> health research</w:t>
      </w:r>
      <w:r w:rsidR="0041550F">
        <w:t xml:space="preserve">, examples include </w:t>
      </w:r>
      <w:r w:rsidR="00C75D8C" w:rsidRPr="00BC5F4C">
        <w:t xml:space="preserve">a glossary of health informatics terminology and information on how to read research papers </w:t>
      </w:r>
      <w:r w:rsidR="00DF0B9A" w:rsidRPr="00BC5F4C">
        <w:t xml:space="preserve">and personal development </w:t>
      </w:r>
      <w:r w:rsidR="0041550F">
        <w:t xml:space="preserve">examples include </w:t>
      </w:r>
      <w:r w:rsidR="004C6C6B" w:rsidRPr="00BC5F4C">
        <w:t>how to cultivate critical learning skills</w:t>
      </w:r>
      <w:r w:rsidR="00DF0B9A" w:rsidRPr="00BC5F4C">
        <w:t xml:space="preserve"> and</w:t>
      </w:r>
      <w:r w:rsidR="004C6C6B" w:rsidRPr="00BC5F4C">
        <w:t xml:space="preserve"> </w:t>
      </w:r>
      <w:r w:rsidR="0041550F">
        <w:t xml:space="preserve">how to </w:t>
      </w:r>
      <w:r w:rsidR="004C6C6B" w:rsidRPr="00BC5F4C">
        <w:t>develop personal reflection.</w:t>
      </w:r>
      <w:r w:rsidR="0041550F">
        <w:t xml:space="preserve"> </w:t>
      </w:r>
      <w:r w:rsidR="004A3395" w:rsidRPr="00BC5F4C">
        <w:t>M</w:t>
      </w:r>
      <w:r w:rsidR="000611C2" w:rsidRPr="00BC5F4C">
        <w:t xml:space="preserve">embers </w:t>
      </w:r>
      <w:r w:rsidR="004A3395" w:rsidRPr="00BC5F4C">
        <w:t xml:space="preserve">were </w:t>
      </w:r>
      <w:r w:rsidR="00CD1405" w:rsidRPr="00BC5F4C">
        <w:t xml:space="preserve">also </w:t>
      </w:r>
      <w:r w:rsidR="004A3395" w:rsidRPr="00BC5F4C">
        <w:t>provided</w:t>
      </w:r>
      <w:r w:rsidR="000611C2" w:rsidRPr="00BC5F4C">
        <w:t xml:space="preserve"> with individualised support </w:t>
      </w:r>
      <w:r w:rsidR="004A3395" w:rsidRPr="00BC5F4C">
        <w:t xml:space="preserve">for the evaluation process, </w:t>
      </w:r>
      <w:r w:rsidR="000611C2" w:rsidRPr="0016322E">
        <w:t xml:space="preserve">such as personal one-to-one contact, </w:t>
      </w:r>
      <w:r w:rsidR="0041550F" w:rsidRPr="0016322E">
        <w:t>electronic and telephone consultations</w:t>
      </w:r>
      <w:r w:rsidR="000611C2" w:rsidRPr="0016322E">
        <w:t xml:space="preserve">, and </w:t>
      </w:r>
      <w:r w:rsidR="0041550F" w:rsidRPr="0016322E">
        <w:t>training opportunities for example</w:t>
      </w:r>
      <w:r w:rsidR="0041550F">
        <w:t xml:space="preserve"> </w:t>
      </w:r>
      <w:r w:rsidR="00BD4244" w:rsidRPr="00BC5F4C">
        <w:t>Massive Open Online C</w:t>
      </w:r>
      <w:r w:rsidR="000611C2" w:rsidRPr="00BC5F4C">
        <w:t>ourses</w:t>
      </w:r>
      <w:r w:rsidR="00BD4244" w:rsidRPr="00BC5F4C">
        <w:t xml:space="preserve"> (MOOCs)</w:t>
      </w:r>
      <w:r w:rsidR="000611C2" w:rsidRPr="00BC5F4C">
        <w:t xml:space="preserve">. </w:t>
      </w:r>
    </w:p>
    <w:p w:rsidR="00282AEF" w:rsidRPr="00BC5F4C" w:rsidRDefault="00282AEF" w:rsidP="00DF0850">
      <w:r w:rsidRPr="00BC5F4C">
        <w:t xml:space="preserve">With the growing desire to map </w:t>
      </w:r>
      <w:r w:rsidR="00CF22F6" w:rsidRPr="00BC5F4C">
        <w:t>PEI</w:t>
      </w:r>
      <w:r w:rsidRPr="00BC5F4C">
        <w:t xml:space="preserve"> in health research, portfolios have become a useful tool for </w:t>
      </w:r>
      <w:r w:rsidR="00CD1405" w:rsidRPr="00BC5F4C">
        <w:t xml:space="preserve">forum members </w:t>
      </w:r>
      <w:r w:rsidRPr="00BC5F4C">
        <w:t xml:space="preserve">who wish to evidence their practice. The </w:t>
      </w:r>
      <w:r w:rsidR="006D421B" w:rsidRPr="00BC5F4C">
        <w:t>forum members</w:t>
      </w:r>
      <w:r w:rsidR="008E059F">
        <w:t xml:space="preserve"> </w:t>
      </w:r>
      <w:r w:rsidR="00C3632D" w:rsidRPr="00BC5F4C">
        <w:t>were encouraged to keep</w:t>
      </w:r>
      <w:r w:rsidRPr="00BC5F4C">
        <w:t xml:space="preserve"> a diary in the form of a </w:t>
      </w:r>
      <w:r w:rsidR="0016322E">
        <w:t>well-established</w:t>
      </w:r>
      <w:r w:rsidR="008E059F">
        <w:t xml:space="preserve"> </w:t>
      </w:r>
      <w:r w:rsidRPr="00BC5F4C">
        <w:t xml:space="preserve">personal involvement portfolio, developed by the NHS Research and Development Forum User and Carer Working Group </w:t>
      </w:r>
      <w:r w:rsidR="00ED316A" w:rsidRPr="00BC5F4C">
        <w:fldChar w:fldCharType="begin"/>
      </w:r>
      <w:r w:rsidR="005A23BD">
        <w:instrText xml:space="preserve"> ADDIN EN.CITE &lt;EndNote&gt;&lt;Cite&gt;&lt;Author&gt;NHS R&amp;amp;D Forum Service User and Carer Working Group&lt;/Author&gt;&lt;Year&gt;2014&lt;/Year&gt;&lt;RecNum&gt;4487&lt;/RecNum&gt;&lt;IDText&gt;3849&lt;/IDText&gt;&lt;DisplayText&gt;[20]&lt;/DisplayText&gt;&lt;record&gt;&lt;rec-number&gt;4487&lt;/rec-number&gt;&lt;foreign-keys&gt;&lt;key app="EN" db-id="rvef2ezpr2eexmez9x3x2rrirx2ptte0rfr2" timestamp="1572457162"&gt;4487&lt;/key&gt;&lt;/foreign-keys&gt;&lt;ref-type name="Electronic Book"&gt;44&lt;/ref-type&gt;&lt;contributors&gt;&lt;authors&gt;&lt;author&gt;NHS R&amp;amp;D Forum Service User and Carer Working Group,&lt;/author&gt;&lt;/authors&gt;&lt;/contributors&gt;&lt;titles&gt;&lt;title&gt;The Involvement Portfolio (revised edition)&lt;/title&gt;&lt;/titles&gt;&lt;reprint-edition&gt;Not in File&lt;/reprint-edition&gt;&lt;dates&gt;&lt;year&gt;2014&lt;/year&gt;&lt;pub-dates&gt;&lt;date&gt;30/10/2019&lt;/date&gt;&lt;/pub-dates&gt;&lt;/dates&gt;&lt;label&gt;3849&lt;/label&gt;&lt;urls&gt;&lt;related-urls&gt;&lt;url&gt;http://www.rdforum.nhs.uk/content/working-groups/service-user-carer-working-group/involvement-portfolio/&lt;/url&gt;&lt;/related-urls&gt;&lt;/urls&gt;&lt;/record&gt;&lt;/Cite&gt;&lt;/EndNote&gt;</w:instrText>
      </w:r>
      <w:r w:rsidR="00ED316A" w:rsidRPr="00BC5F4C">
        <w:fldChar w:fldCharType="separate"/>
      </w:r>
      <w:r w:rsidR="005A23BD">
        <w:rPr>
          <w:noProof/>
        </w:rPr>
        <w:t>[20]</w:t>
      </w:r>
      <w:r w:rsidR="00ED316A" w:rsidRPr="00BC5F4C">
        <w:fldChar w:fldCharType="end"/>
      </w:r>
      <w:r w:rsidRPr="00BC5F4C">
        <w:t>.</w:t>
      </w:r>
      <w:r w:rsidR="008E059F">
        <w:t xml:space="preserve"> T</w:t>
      </w:r>
      <w:r w:rsidR="00F465F2" w:rsidRPr="00BC5F4C">
        <w:t>he</w:t>
      </w:r>
      <w:r w:rsidR="008E059F">
        <w:t xml:space="preserve"> </w:t>
      </w:r>
      <w:r w:rsidR="00F465F2" w:rsidRPr="00BC5F4C">
        <w:t xml:space="preserve">use of the portfolio </w:t>
      </w:r>
      <w:r w:rsidR="008E059F">
        <w:t xml:space="preserve">however </w:t>
      </w:r>
      <w:r w:rsidR="00F465F2" w:rsidRPr="00BC5F4C">
        <w:t>was not mandated</w:t>
      </w:r>
      <w:r w:rsidR="009B21EA" w:rsidRPr="00BC5F4C">
        <w:t xml:space="preserve">. </w:t>
      </w:r>
      <w:r w:rsidR="00196D5B" w:rsidRPr="00BC5F4C">
        <w:t xml:space="preserve">The portfolio was designed to provide participants with a framework which enabled them to: </w:t>
      </w:r>
      <w:r w:rsidR="00196D5B" w:rsidRPr="00BC5F4C">
        <w:rPr>
          <w:rFonts w:cs="Tahoma"/>
        </w:rPr>
        <w:t xml:space="preserve">identify their developmental needs and record testimonies of their progression; outline a personal learning agenda e.g. through a series of undertakings which </w:t>
      </w:r>
      <w:r w:rsidR="00196D5B" w:rsidRPr="00BC5F4C">
        <w:rPr>
          <w:rFonts w:cs="Tahoma"/>
        </w:rPr>
        <w:lastRenderedPageBreak/>
        <w:t xml:space="preserve">contributes to the achievement of a specific learning objective and compare their ongoing development against their original knowledge base. </w:t>
      </w:r>
      <w:r w:rsidRPr="00BC5F4C">
        <w:t xml:space="preserve">The </w:t>
      </w:r>
      <w:r w:rsidR="006D421B" w:rsidRPr="00BC5F4C">
        <w:t xml:space="preserve">members </w:t>
      </w:r>
      <w:r w:rsidR="00C3632D" w:rsidRPr="00BC5F4C">
        <w:t xml:space="preserve">could </w:t>
      </w:r>
      <w:r w:rsidR="00777F11" w:rsidRPr="00BC5F4C">
        <w:t xml:space="preserve">also </w:t>
      </w:r>
      <w:r w:rsidRPr="00BC5F4C">
        <w:t>use the</w:t>
      </w:r>
      <w:r w:rsidR="00777F11" w:rsidRPr="00BC5F4C">
        <w:t>ir</w:t>
      </w:r>
      <w:r w:rsidRPr="00BC5F4C">
        <w:t xml:space="preserve"> portfolios to provide feedback by recording information about what they thought of the </w:t>
      </w:r>
      <w:r w:rsidR="009659C0" w:rsidRPr="00BC5F4C">
        <w:t xml:space="preserve">PEI </w:t>
      </w:r>
      <w:r w:rsidRPr="00BC5F4C">
        <w:t xml:space="preserve">process (especially what worked, </w:t>
      </w:r>
      <w:r w:rsidR="00CF22F6" w:rsidRPr="00BC5F4C">
        <w:t>did not</w:t>
      </w:r>
      <w:r w:rsidRPr="00BC5F4C">
        <w:t xml:space="preserve"> work and could be improved, and whether the process was balanced and inclusive) and how it could be improved.  The</w:t>
      </w:r>
      <w:r w:rsidR="008E059F">
        <w:t xml:space="preserve"> </w:t>
      </w:r>
      <w:r w:rsidRPr="00BC5F4C">
        <w:t xml:space="preserve">portfolios </w:t>
      </w:r>
      <w:r w:rsidR="00EF0B36" w:rsidRPr="00BC5F4C">
        <w:t>were continuously amended and updated</w:t>
      </w:r>
      <w:r w:rsidR="009659C0" w:rsidRPr="00BC5F4C">
        <w:t xml:space="preserve"> to document </w:t>
      </w:r>
      <w:r w:rsidR="00D47472" w:rsidRPr="00BC5F4C">
        <w:t>member</w:t>
      </w:r>
      <w:r w:rsidRPr="00BC5F4C">
        <w:t xml:space="preserve">s’ personal development, increased awareness and empowerment and attainment of transferable skills and knowledge acquisition.  </w:t>
      </w:r>
      <w:r w:rsidR="008E059F">
        <w:t xml:space="preserve">The use of portfolios is associated with the development of reflection </w:t>
      </w:r>
      <w:r w:rsidR="00E80129">
        <w:fldChar w:fldCharType="begin">
          <w:fldData xml:space="preserve">PEVuZE5vdGU+PENpdGU+PEF1dGhvcj5CYXJ0bGV0dDwvQXV0aG9yPjxZZWFyPjIwMTU8L1llYXI+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</w:fldData>
        </w:fldChar>
      </w:r>
      <w:r w:rsidR="00E80129">
        <w:instrText xml:space="preserve"> ADDIN EN.CITE </w:instrText>
      </w:r>
      <w:r w:rsidR="00E80129">
        <w:fldChar w:fldCharType="begin">
          <w:fldData xml:space="preserve">PEVuZE5vdGU+PENpdGU+PEF1dGhvcj5CYXJ0bGV0dDwvQXV0aG9yPjxZZWFyPjIwMTU8L1llYXI+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</w:fldData>
        </w:fldChar>
      </w:r>
      <w:r w:rsidR="00E80129">
        <w:instrText xml:space="preserve"> ADDIN EN.CITE.DATA </w:instrText>
      </w:r>
      <w:r w:rsidR="00E80129">
        <w:fldChar w:fldCharType="end"/>
      </w:r>
      <w:r w:rsidR="00E80129">
        <w:fldChar w:fldCharType="separate"/>
      </w:r>
      <w:r w:rsidR="00E80129">
        <w:rPr>
          <w:noProof/>
        </w:rPr>
        <w:t>[24, 30]</w:t>
      </w:r>
      <w:r w:rsidR="00E80129">
        <w:fldChar w:fldCharType="end"/>
      </w:r>
      <w:r w:rsidR="00F1722C">
        <w:t xml:space="preserve">; </w:t>
      </w:r>
      <w:r w:rsidR="0091166A">
        <w:t>however</w:t>
      </w:r>
      <w:r w:rsidR="00F1722C">
        <w:t>,</w:t>
      </w:r>
      <w:r w:rsidR="0091166A">
        <w:t xml:space="preserve"> i</w:t>
      </w:r>
      <w:r w:rsidR="00F465F2" w:rsidRPr="00BC5F4C">
        <w:t>t is widely acknowledged that developing one’s reflective practice is challenging</w:t>
      </w:r>
      <w:r w:rsidR="0016322E">
        <w:t xml:space="preserve"> </w:t>
      </w:r>
      <w:r w:rsidR="00ED316A" w:rsidRPr="00BC5F4C">
        <w:fldChar w:fldCharType="begin"/>
      </w:r>
      <w:r w:rsidR="00E80129">
        <w:instrText xml:space="preserve"> ADDIN EN.CITE &lt;EndNote&gt;&lt;Cite&gt;&lt;Author&gt;Koshy&lt;/Author&gt;&lt;Year&gt;2017&lt;/Year&gt;&lt;RecNum&gt;4511&lt;/RecNum&gt;&lt;IDText&gt;3873&lt;/IDText&gt;&lt;DisplayText&gt;[31]&lt;/DisplayText&gt;&lt;record&gt;&lt;rec-number&gt;4511&lt;/rec-number&gt;&lt;foreign-keys&gt;&lt;key app="EN" db-id="rvef2ezpr2eexmez9x3x2rrirx2ptte0rfr2" timestamp="1579705266"&gt;4511&lt;/key&gt;&lt;/foreign-keys&gt;&lt;ref-type name="Journal Article"&gt;17&lt;/ref-type&gt;&lt;contributors&gt;&lt;authors&gt;&lt;author&gt;Koshy, Kiron&lt;/author&gt;&lt;author&gt;Limb, Christopher&lt;/author&gt;&lt;author&gt;Gundogan, Buket&lt;/author&gt;&lt;author&gt;Whitehurst, Katharine&lt;/author&gt;&lt;author&gt;Jafree, Daniyal J.&lt;/author&gt;&lt;/authors&gt;&lt;/contributors&gt;&lt;titles&gt;&lt;title&gt;Reflective practice in health care and how to reflect effectively&lt;/title&gt;&lt;secondary-title&gt;International journal of surgery. Oncology&lt;/secondary-title&gt;&lt;alt-title&gt;Int J Surg Oncol (N Y)&lt;/alt-title&gt;&lt;/titles&gt;&lt;periodical&gt;&lt;full-title&gt;International journal of surgery. Oncology&lt;/full-title&gt;&lt;abbr-1&gt;Int J Surg Oncol (N Y)&lt;/abbr-1&gt;&lt;/periodical&gt;&lt;alt-periodical&gt;&lt;full-title&gt;International journal of surgery. Oncology&lt;/full-title&gt;&lt;abbr-1&gt;Int J Surg Oncol (N Y)&lt;/abbr-1&gt;&lt;/alt-periodical&gt;&lt;pages&gt;e20-e20&lt;/pages&gt;&lt;volume&gt;2&lt;/volume&gt;&lt;number&gt;6&lt;/number&gt;&lt;edition&gt;06/15&lt;/edition&gt;&lt;keywords&gt;&lt;keyword&gt;Career progression&lt;/keyword&gt;&lt;keyword&gt;Learning&lt;/keyword&gt;&lt;keyword&gt;Portfolio&lt;/keyword&gt;&lt;keyword&gt;Reflection&lt;/keyword&gt;&lt;keyword&gt;Reflective practice&lt;/keyword&gt;&lt;/keywords&gt;&lt;dates&gt;&lt;year&gt;2017&lt;/year&gt;&lt;/dates&gt;&lt;publisher&gt;Wolters Kluwer&lt;/publisher&gt;&lt;isbn&gt;2471-3864&lt;/isbn&gt;&lt;accession-num&gt;29177215&lt;/accession-num&gt;&lt;label&gt;3873&lt;/label&gt;&lt;urls&gt;&lt;related-urls&gt;&lt;url&gt;https://www.ncbi.nlm.nih.gov/pubmed/29177215&lt;/url&gt;&lt;url&gt;https://www.ncbi.nlm.nih.gov/pmc/articles/PMC5673148/&lt;/url&gt;&lt;/related-urls&gt;&lt;/urls&gt;&lt;electronic-resource-num&gt;10.1097/IJ9.0000000000000020&lt;/electronic-resource-num&gt;&lt;remote-database-name&gt;PubMed&lt;/remote-database-name&gt;&lt;language&gt;eng&lt;/language&gt;&lt;/record&gt;&lt;/Cite&gt;&lt;/EndNote&gt;</w:instrText>
      </w:r>
      <w:r w:rsidR="00ED316A" w:rsidRPr="00BC5F4C">
        <w:fldChar w:fldCharType="separate"/>
      </w:r>
      <w:r w:rsidR="00E80129">
        <w:rPr>
          <w:noProof/>
        </w:rPr>
        <w:t>[31]</w:t>
      </w:r>
      <w:r w:rsidR="00ED316A" w:rsidRPr="00BC5F4C">
        <w:fldChar w:fldCharType="end"/>
      </w:r>
      <w:r w:rsidR="00F465F2" w:rsidRPr="00BC5F4C">
        <w:t>.  Public forum members were, therefore, provided with materials which detailed different approaches to and types of reflection, were supported individually to practice their reflective skills, and took part in an interactive presentation which showcased examples of how to develop reflective practice.</w:t>
      </w:r>
    </w:p>
    <w:p w:rsidR="006B1DF5" w:rsidRPr="0016322E" w:rsidRDefault="00DF0B9A" w:rsidP="00DF0850">
      <w:r w:rsidRPr="00BC5F4C">
        <w:t xml:space="preserve">There were seven meetings of the forum over the 18 months.  In addition, forum members contributed to a number of other GM CHC research activities, and to other aspects of the GM CHC project that were of particular relevance to their individual interests.  </w:t>
      </w:r>
      <w:r w:rsidR="00DE11BA" w:rsidRPr="0016322E">
        <w:t xml:space="preserve">Examples included </w:t>
      </w:r>
      <w:r w:rsidR="00A437A2" w:rsidRPr="0016322E">
        <w:t xml:space="preserve">1) iterative involvement </w:t>
      </w:r>
      <w:r w:rsidR="00DE11BA" w:rsidRPr="0016322E">
        <w:t xml:space="preserve">in </w:t>
      </w:r>
      <w:r w:rsidR="000F1848" w:rsidRPr="0016322E">
        <w:t xml:space="preserve">the design of a </w:t>
      </w:r>
      <w:r w:rsidR="00DE11BA" w:rsidRPr="0016322E">
        <w:t>survey</w:t>
      </w:r>
      <w:r w:rsidR="00A437A2" w:rsidRPr="0016322E">
        <w:t xml:space="preserve"> </w:t>
      </w:r>
      <w:r w:rsidR="00DE11BA" w:rsidRPr="0016322E">
        <w:t>to determine public acceptability of patient focused interventions to reduce antibiotic prescribing</w:t>
      </w:r>
      <w:r w:rsidR="000F1848" w:rsidRPr="0016322E">
        <w:t xml:space="preserve"> and </w:t>
      </w:r>
      <w:r w:rsidR="00A437A2" w:rsidRPr="0016322E">
        <w:t xml:space="preserve">2) </w:t>
      </w:r>
      <w:r w:rsidR="000F1848" w:rsidRPr="0016322E">
        <w:t>proposed research collaboration</w:t>
      </w:r>
      <w:r w:rsidR="00487131" w:rsidRPr="0016322E">
        <w:t xml:space="preserve"> </w:t>
      </w:r>
      <w:r w:rsidR="00A437A2" w:rsidRPr="0016322E">
        <w:t xml:space="preserve">with a commercial company concerned with </w:t>
      </w:r>
      <w:r w:rsidR="00487131" w:rsidRPr="0016322E">
        <w:t>interventions for stroke</w:t>
      </w:r>
      <w:r w:rsidR="00A437A2" w:rsidRPr="0016322E">
        <w:t xml:space="preserve"> </w:t>
      </w:r>
      <w:r w:rsidR="00487131" w:rsidRPr="0016322E">
        <w:t>patients</w:t>
      </w:r>
      <w:r w:rsidR="00DE11BA" w:rsidRPr="0016322E">
        <w:t>.</w:t>
      </w:r>
      <w:r w:rsidR="00DE11BA" w:rsidRPr="00BC5F4C">
        <w:t xml:space="preserve"> </w:t>
      </w:r>
      <w:r w:rsidR="00D47472" w:rsidRPr="00BC5F4C">
        <w:t>Member</w:t>
      </w:r>
      <w:r w:rsidR="00890A6C" w:rsidRPr="00BC5F4C">
        <w:t xml:space="preserve">s’ evaluation of how these activities and events contributed to the aims and objective of the CHC public engagement strategy were captured in their </w:t>
      </w:r>
      <w:r w:rsidR="0062552A" w:rsidRPr="00BC5F4C">
        <w:t>portfolios</w:t>
      </w:r>
      <w:r w:rsidR="00A437A2" w:rsidRPr="00A437A2">
        <w:t xml:space="preserve"> </w:t>
      </w:r>
      <w:r w:rsidR="00A437A2">
        <w:t>through reflective writing</w:t>
      </w:r>
      <w:r w:rsidR="00890A6C" w:rsidRPr="00BC5F4C">
        <w:t xml:space="preserve">.  </w:t>
      </w:r>
      <w:r w:rsidRPr="0016322E">
        <w:t>Th</w:t>
      </w:r>
      <w:r w:rsidR="0056119B" w:rsidRPr="0016322E">
        <w:t xml:space="preserve">is </w:t>
      </w:r>
      <w:r w:rsidRPr="0016322E">
        <w:t xml:space="preserve">paper, however, </w:t>
      </w:r>
      <w:r w:rsidR="0056119B" w:rsidRPr="0016322E">
        <w:t xml:space="preserve">focuses </w:t>
      </w:r>
      <w:r w:rsidR="0016322E" w:rsidRPr="0016322E">
        <w:t>on the</w:t>
      </w:r>
      <w:r w:rsidRPr="0016322E">
        <w:t xml:space="preserve"> evaluation of </w:t>
      </w:r>
      <w:r w:rsidR="00A437A2" w:rsidRPr="0016322E">
        <w:t xml:space="preserve">public </w:t>
      </w:r>
      <w:r w:rsidRPr="0016322E">
        <w:t xml:space="preserve">forum </w:t>
      </w:r>
      <w:r w:rsidR="0016322E" w:rsidRPr="0016322E">
        <w:t>membership and</w:t>
      </w:r>
      <w:r w:rsidR="0056119B" w:rsidRPr="0016322E">
        <w:t xml:space="preserve"> </w:t>
      </w:r>
      <w:r w:rsidR="0016322E" w:rsidRPr="0016322E">
        <w:t>its</w:t>
      </w:r>
      <w:r w:rsidR="0056119B" w:rsidRPr="0016322E">
        <w:t xml:space="preserve"> impact </w:t>
      </w:r>
      <w:r w:rsidRPr="0016322E">
        <w:t xml:space="preserve">on the </w:t>
      </w:r>
      <w:r w:rsidR="006B1DF5" w:rsidRPr="0016322E">
        <w:t>personal development of the</w:t>
      </w:r>
      <w:r w:rsidR="00A437A2" w:rsidRPr="0016322E">
        <w:t xml:space="preserve"> forum members.</w:t>
      </w:r>
    </w:p>
    <w:p w:rsidR="004C6C6B" w:rsidRPr="00BC5F4C" w:rsidRDefault="004C6C6B" w:rsidP="00DF0850">
      <w:pPr>
        <w:pStyle w:val="Heading2"/>
      </w:pPr>
      <w:r w:rsidRPr="00BC5F4C">
        <w:lastRenderedPageBreak/>
        <w:t>Data collection</w:t>
      </w:r>
    </w:p>
    <w:p w:rsidR="00560B72" w:rsidRPr="00BC5F4C" w:rsidRDefault="003564A2" w:rsidP="00DF0850">
      <w:r w:rsidRPr="00BC5F4C">
        <w:t>R</w:t>
      </w:r>
      <w:r w:rsidR="00A86CB9" w:rsidRPr="00BC5F4C">
        <w:t xml:space="preserve">ealist evaluation </w:t>
      </w:r>
      <w:r w:rsidRPr="00BC5F4C">
        <w:t>i</w:t>
      </w:r>
      <w:r w:rsidR="00A86CB9" w:rsidRPr="00BC5F4C">
        <w:t xml:space="preserve">nvolves determining how aspects of a project have performed within its specific milieu and environment. </w:t>
      </w:r>
      <w:r w:rsidR="00A30F0C" w:rsidRPr="00BC5F4C">
        <w:t>T</w:t>
      </w:r>
      <w:r w:rsidR="00A86CB9" w:rsidRPr="00BC5F4C">
        <w:t>he choice of data collection, analysis methods and tools for this evaluation was guided by the types of data needed to answer the evaluation questions.</w:t>
      </w:r>
    </w:p>
    <w:p w:rsidR="00A10DD5" w:rsidRPr="0007382A" w:rsidRDefault="00C87BB6" w:rsidP="00DF0850">
      <w:pPr>
        <w:rPr>
          <w:rFonts w:cs="Calibri"/>
        </w:rPr>
      </w:pPr>
      <w:r w:rsidRPr="00BC5F4C">
        <w:t>Most data were q</w:t>
      </w:r>
      <w:r w:rsidR="0070547D" w:rsidRPr="00BC5F4C">
        <w:t xml:space="preserve">ualitative and </w:t>
      </w:r>
      <w:r w:rsidR="00D15782" w:rsidRPr="00BC5F4C">
        <w:t xml:space="preserve">collected over the life course of the forum. </w:t>
      </w:r>
      <w:r w:rsidR="00F1722C">
        <w:t xml:space="preserve"> </w:t>
      </w:r>
      <w:r w:rsidR="00D17128" w:rsidRPr="00F1722C">
        <w:t xml:space="preserve">After recruitment but prior to commencement of the forum </w:t>
      </w:r>
      <w:r w:rsidR="00026898" w:rsidRPr="00F1722C">
        <w:t xml:space="preserve">members were asked to </w:t>
      </w:r>
      <w:r w:rsidR="00D17128" w:rsidRPr="00F1722C">
        <w:t xml:space="preserve">reflect upon and document </w:t>
      </w:r>
      <w:r w:rsidR="00026898" w:rsidRPr="00F1722C">
        <w:t>what they hoped to learn and take away from their involvement</w:t>
      </w:r>
      <w:r w:rsidR="00D17128" w:rsidRPr="00F1722C">
        <w:t xml:space="preserve"> in the forum</w:t>
      </w:r>
      <w:r w:rsidR="00026898" w:rsidRPr="00F1722C">
        <w:t xml:space="preserve">. </w:t>
      </w:r>
      <w:r w:rsidR="00F1722C" w:rsidRPr="00F1722C">
        <w:t xml:space="preserve"> </w:t>
      </w:r>
      <w:r w:rsidR="00D17128" w:rsidRPr="00F1722C">
        <w:t xml:space="preserve">This provided a baseline assessment which was used by the first author (GH) and each individual members to </w:t>
      </w:r>
      <w:r w:rsidR="001357C6" w:rsidRPr="00F1722C">
        <w:t xml:space="preserve">help </w:t>
      </w:r>
      <w:r w:rsidR="00F1722C" w:rsidRPr="00F1722C">
        <w:t>understand and</w:t>
      </w:r>
      <w:r w:rsidR="00D17128" w:rsidRPr="00F1722C">
        <w:t xml:space="preserve"> pl</w:t>
      </w:r>
      <w:r w:rsidR="00D15138" w:rsidRPr="00F1722C">
        <w:t xml:space="preserve">ot </w:t>
      </w:r>
      <w:r w:rsidR="00D17128" w:rsidRPr="00F1722C">
        <w:t xml:space="preserve">their ‘journey’ </w:t>
      </w:r>
      <w:r w:rsidR="00D15138" w:rsidRPr="00F1722C">
        <w:t>through the life course of the public forum.</w:t>
      </w:r>
      <w:r w:rsidR="00026898" w:rsidRPr="00BC5F4C">
        <w:t xml:space="preserve"> </w:t>
      </w:r>
      <w:r w:rsidR="001357C6">
        <w:t>Ongoing d</w:t>
      </w:r>
      <w:r w:rsidR="00D15782" w:rsidRPr="00BC5F4C">
        <w:t xml:space="preserve">ata </w:t>
      </w:r>
      <w:r w:rsidR="00026898" w:rsidRPr="00BC5F4C">
        <w:t xml:space="preserve">were </w:t>
      </w:r>
      <w:r w:rsidR="00D15782" w:rsidRPr="00BC5F4C">
        <w:t xml:space="preserve">collected formally via </w:t>
      </w:r>
      <w:r w:rsidR="001357C6">
        <w:t xml:space="preserve">1) </w:t>
      </w:r>
      <w:r w:rsidR="00D15782" w:rsidRPr="00BC5F4C">
        <w:t xml:space="preserve">semi-structured interviews </w:t>
      </w:r>
      <w:r w:rsidR="006C5D2A" w:rsidRPr="00BC5F4C">
        <w:t>with 10 members</w:t>
      </w:r>
      <w:r w:rsidR="001357C6">
        <w:t>, 2) field</w:t>
      </w:r>
      <w:r w:rsidR="00423FC2" w:rsidRPr="00BC5F4C">
        <w:t xml:space="preserve"> notes from the forum meetings</w:t>
      </w:r>
      <w:r w:rsidR="001357C6">
        <w:t xml:space="preserve"> </w:t>
      </w:r>
      <w:r w:rsidR="00D15782" w:rsidRPr="00BC5F4C">
        <w:t xml:space="preserve">and </w:t>
      </w:r>
      <w:r w:rsidR="001357C6">
        <w:t xml:space="preserve">3) </w:t>
      </w:r>
      <w:r w:rsidR="00D15782" w:rsidRPr="00BC5F4C">
        <w:t xml:space="preserve">data collected informally via emails, personal communications and feedback from public forum members. </w:t>
      </w:r>
      <w:r w:rsidR="00F1722C">
        <w:t xml:space="preserve"> </w:t>
      </w:r>
      <w:r w:rsidR="00AC4D37" w:rsidRPr="00BC5F4C">
        <w:t xml:space="preserve">Additional data were also collected from the </w:t>
      </w:r>
      <w:r w:rsidR="0023324F" w:rsidRPr="00BC5F4C">
        <w:t>three</w:t>
      </w:r>
      <w:r w:rsidR="00AC4D37" w:rsidRPr="00BC5F4C">
        <w:t xml:space="preserve"> public forum members who </w:t>
      </w:r>
      <w:r w:rsidR="0023324F" w:rsidRPr="00BC5F4C">
        <w:t>left</w:t>
      </w:r>
      <w:r w:rsidR="00AC4D37" w:rsidRPr="00BC5F4C">
        <w:t xml:space="preserve"> the forum in the form of an exit </w:t>
      </w:r>
      <w:r w:rsidR="0023324F" w:rsidRPr="00BC5F4C">
        <w:t>interview</w:t>
      </w:r>
      <w:r w:rsidR="00AC4D37" w:rsidRPr="00BC5F4C">
        <w:t>.</w:t>
      </w:r>
      <w:r w:rsidR="00F1722C">
        <w:t xml:space="preserve">  </w:t>
      </w:r>
      <w:r w:rsidR="00A10DD5" w:rsidRPr="00BC5F4C">
        <w:t xml:space="preserve">Interviews </w:t>
      </w:r>
      <w:r w:rsidR="00626698" w:rsidRPr="00BC5F4C">
        <w:t xml:space="preserve">were </w:t>
      </w:r>
      <w:r w:rsidR="006C6012" w:rsidRPr="00BC5F4C">
        <w:t xml:space="preserve">not recorded but were </w:t>
      </w:r>
      <w:r w:rsidR="00626698" w:rsidRPr="00BC5F4C">
        <w:t>documented</w:t>
      </w:r>
      <w:r w:rsidR="00C763E0" w:rsidRPr="00BC5F4C">
        <w:rPr>
          <w:rFonts w:cs="Calibri"/>
        </w:rPr>
        <w:t xml:space="preserve"> in detail </w:t>
      </w:r>
      <w:r w:rsidR="00A10DD5" w:rsidRPr="00BC5F4C">
        <w:rPr>
          <w:rFonts w:cs="Calibri"/>
        </w:rPr>
        <w:t>and the notes distilled and condensed into a summarised account of the session</w:t>
      </w:r>
      <w:r w:rsidR="001357C6">
        <w:rPr>
          <w:rFonts w:cs="Calibri"/>
        </w:rPr>
        <w:t>.</w:t>
      </w:r>
      <w:r w:rsidR="00F1722C">
        <w:rPr>
          <w:rFonts w:cs="Calibri"/>
        </w:rPr>
        <w:t xml:space="preserve"> </w:t>
      </w:r>
      <w:r w:rsidR="001357C6">
        <w:rPr>
          <w:rFonts w:cs="Calibri"/>
        </w:rPr>
        <w:t xml:space="preserve"> </w:t>
      </w:r>
      <w:r w:rsidR="001357C6" w:rsidRPr="0007382A">
        <w:rPr>
          <w:rFonts w:cs="Calibri"/>
        </w:rPr>
        <w:t>These accounts were subsequently reviewed by the members and subject to some minor corrections or clarifications were signed off as being a true and accurate representation of the session</w:t>
      </w:r>
      <w:r w:rsidR="00A10DD5" w:rsidRPr="0007382A">
        <w:rPr>
          <w:rFonts w:cs="Calibri"/>
        </w:rPr>
        <w:t>.</w:t>
      </w:r>
    </w:p>
    <w:p w:rsidR="008911F5" w:rsidRPr="00BC5F4C" w:rsidRDefault="001663CE" w:rsidP="00DF0850">
      <w:r w:rsidRPr="00BC5F4C">
        <w:t xml:space="preserve">The portfolio played an important dual role of providing the </w:t>
      </w:r>
      <w:r w:rsidR="007D45DE" w:rsidRPr="00BC5F4C">
        <w:t>member</w:t>
      </w:r>
      <w:r w:rsidR="00AC4D37" w:rsidRPr="00BC5F4C">
        <w:t>s</w:t>
      </w:r>
      <w:r w:rsidRPr="00BC5F4C">
        <w:t xml:space="preserve"> with a tool to record their involvement and </w:t>
      </w:r>
      <w:r w:rsidR="007D45DE" w:rsidRPr="00BC5F4C">
        <w:t xml:space="preserve">providing </w:t>
      </w:r>
      <w:r w:rsidRPr="00BC5F4C">
        <w:t xml:space="preserve">the evaluator with ongoing data to appraise how best to support their involvement.  </w:t>
      </w:r>
      <w:r w:rsidR="00AC4D37" w:rsidRPr="00BC5F4C">
        <w:t>Members</w:t>
      </w:r>
      <w:r w:rsidR="004C6C6B" w:rsidRPr="00BC5F4C">
        <w:t xml:space="preserve"> contributed selected reflections </w:t>
      </w:r>
      <w:r w:rsidR="006C544F" w:rsidRPr="00BC5F4C">
        <w:t xml:space="preserve">from their portfolios, </w:t>
      </w:r>
      <w:r w:rsidR="004C6C6B" w:rsidRPr="00BC5F4C">
        <w:t xml:space="preserve">which were submitted for group discussion to the public forum meetings. </w:t>
      </w:r>
    </w:p>
    <w:p w:rsidR="004C6C6B" w:rsidRPr="00BC5F4C" w:rsidRDefault="00423FC2" w:rsidP="00DF0850">
      <w:r w:rsidRPr="00BC5F4C">
        <w:t xml:space="preserve">Forum members also </w:t>
      </w:r>
      <w:r w:rsidR="004C6C6B" w:rsidRPr="00BC5F4C">
        <w:t>contributed to data collection via personal one-to-one consultation sessions and a final summative public forum meeting at the end of the project. During the consultations</w:t>
      </w:r>
      <w:r w:rsidR="00026898" w:rsidRPr="00BC5F4C">
        <w:t>,</w:t>
      </w:r>
      <w:r w:rsidR="004C6C6B" w:rsidRPr="00BC5F4C">
        <w:t xml:space="preserve"> the researcher and the individual </w:t>
      </w:r>
      <w:r w:rsidR="00D47472" w:rsidRPr="00BC5F4C">
        <w:t>member</w:t>
      </w:r>
      <w:r w:rsidR="004C6C6B" w:rsidRPr="00BC5F4C">
        <w:t xml:space="preserve"> worked together to draw out understandings of the outcomes and impact of the project. During the final public forum meeting learning was gathered </w:t>
      </w:r>
      <w:r w:rsidR="004C6C6B" w:rsidRPr="00BC5F4C">
        <w:lastRenderedPageBreak/>
        <w:t xml:space="preserve">from across the life course of the project and discussed by the </w:t>
      </w:r>
      <w:r w:rsidR="00424082" w:rsidRPr="00BC5F4C">
        <w:t>members</w:t>
      </w:r>
      <w:r w:rsidR="004C6C6B" w:rsidRPr="00BC5F4C">
        <w:t xml:space="preserve"> and </w:t>
      </w:r>
      <w:r w:rsidR="00667AEF" w:rsidRPr="00BC5F4C">
        <w:t>the first author</w:t>
      </w:r>
      <w:r w:rsidR="000F41A3">
        <w:t xml:space="preserve"> (G</w:t>
      </w:r>
      <w:r w:rsidR="00AB03E9" w:rsidRPr="00BC5F4C">
        <w:t>H)</w:t>
      </w:r>
      <w:r w:rsidR="004C6C6B" w:rsidRPr="00BC5F4C">
        <w:t>. Collectively</w:t>
      </w:r>
      <w:r w:rsidR="00026898" w:rsidRPr="00BC5F4C">
        <w:t>,</w:t>
      </w:r>
      <w:r w:rsidR="004C6C6B" w:rsidRPr="00BC5F4C">
        <w:t xml:space="preserve"> the consultations and the </w:t>
      </w:r>
      <w:r w:rsidR="00026898" w:rsidRPr="00BC5F4C">
        <w:t xml:space="preserve">final </w:t>
      </w:r>
      <w:r w:rsidR="004C6C6B" w:rsidRPr="00BC5F4C">
        <w:t xml:space="preserve">public forum meeting drew upon the </w:t>
      </w:r>
      <w:r w:rsidR="00D47472" w:rsidRPr="00BC5F4C">
        <w:t>member</w:t>
      </w:r>
      <w:r w:rsidR="004C6C6B" w:rsidRPr="00BC5F4C">
        <w:t xml:space="preserve">s’ data and the learning which they had built up over the course of the project to assess the overall value, successes and failures of the project. </w:t>
      </w:r>
    </w:p>
    <w:p w:rsidR="004C6C6B" w:rsidRPr="00BC5F4C" w:rsidRDefault="004C6C6B" w:rsidP="00DF0850">
      <w:pPr>
        <w:pStyle w:val="Heading2"/>
      </w:pPr>
      <w:r w:rsidRPr="00BC5F4C">
        <w:t xml:space="preserve">Data analysis </w:t>
      </w:r>
    </w:p>
    <w:p w:rsidR="009118A5" w:rsidRPr="00BC5F4C" w:rsidRDefault="009118A5" w:rsidP="00DF0850">
      <w:r w:rsidRPr="00BC5F4C">
        <w:t>The data analysis was primarily undertaken by the first author</w:t>
      </w:r>
      <w:r w:rsidR="003F7757" w:rsidRPr="00BC5F4C">
        <w:t xml:space="preserve"> (</w:t>
      </w:r>
      <w:r w:rsidR="00FE09FF">
        <w:t>G</w:t>
      </w:r>
      <w:r w:rsidR="003F7757" w:rsidRPr="00BC5F4C">
        <w:t>H)</w:t>
      </w:r>
      <w:r w:rsidRPr="00BC5F4C">
        <w:t xml:space="preserve"> who used inductive and deductive coding to structure the process. The coding process was underpinned by an iterative approach consistent with qualitative realist evaluation</w:t>
      </w:r>
      <w:r w:rsidR="0007382A">
        <w:t xml:space="preserve"> </w:t>
      </w:r>
      <w:r w:rsidR="00ED316A" w:rsidRPr="00BC5F4C">
        <w:fldChar w:fldCharType="begin">
          <w:fldData xml:space="preserve">PEVuZE5vdGU+PENpdGU+PEF1dGhvcj5QYXdzb248L0F1dGhvcj48WWVhcj4xOTk3PC9ZZWFyPjxS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</w:fldData>
        </w:fldChar>
      </w:r>
      <w:r w:rsidR="00E80129">
        <w:instrText xml:space="preserve"> ADDIN EN.CITE </w:instrText>
      </w:r>
      <w:r w:rsidR="00E80129">
        <w:fldChar w:fldCharType="begin">
          <w:fldData xml:space="preserve">PEVuZE5vdGU+PENpdGU+PEF1dGhvcj5QYXdzb248L0F1dGhvcj48WWVhcj4xOTk3PC9ZZWFyPjxS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</w:fldData>
        </w:fldChar>
      </w:r>
      <w:r w:rsidR="00E80129">
        <w:instrText xml:space="preserve"> ADDIN EN.CITE.DATA </w:instrText>
      </w:r>
      <w:r w:rsidR="00E80129">
        <w:fldChar w:fldCharType="end"/>
      </w:r>
      <w:r w:rsidR="00ED316A" w:rsidRPr="00BC5F4C">
        <w:fldChar w:fldCharType="separate"/>
      </w:r>
      <w:r w:rsidR="00E80129">
        <w:rPr>
          <w:noProof/>
        </w:rPr>
        <w:t>[26, 32]</w:t>
      </w:r>
      <w:r w:rsidR="00ED316A" w:rsidRPr="00BC5F4C">
        <w:fldChar w:fldCharType="end"/>
      </w:r>
      <w:r w:rsidRPr="00BC5F4C">
        <w:t xml:space="preserve"> which enabled the evaluator to identify, clarify and coalesce themes.  </w:t>
      </w:r>
    </w:p>
    <w:p w:rsidR="00AE3BF3" w:rsidRPr="00BC5F4C" w:rsidRDefault="00AE3BF3" w:rsidP="00DF0850">
      <w:r w:rsidRPr="00BC5F4C">
        <w:t xml:space="preserve">Preliminary analysis was shared with the forum members during </w:t>
      </w:r>
      <w:r w:rsidR="003F7757" w:rsidRPr="00BC5F4C">
        <w:t>meetings</w:t>
      </w:r>
      <w:r w:rsidR="0036198E" w:rsidRPr="00BC5F4C">
        <w:t>,</w:t>
      </w:r>
      <w:r w:rsidRPr="00BC5F4C">
        <w:t xml:space="preserve"> in which the researcher and the </w:t>
      </w:r>
      <w:r w:rsidR="00D47472" w:rsidRPr="00BC5F4C">
        <w:t>member</w:t>
      </w:r>
      <w:r w:rsidRPr="00BC5F4C">
        <w:t xml:space="preserve">s assessed and discussed the analysis and interpretation of the data. During this time, the researcher and </w:t>
      </w:r>
      <w:r w:rsidR="00D47472" w:rsidRPr="00BC5F4C">
        <w:t>member</w:t>
      </w:r>
      <w:r w:rsidRPr="00BC5F4C">
        <w:t xml:space="preserve">s engaged in the process of data immersion and crystallisation, i.e. a process that distils understanding from text. This facilitated the emergence of concepts organically in addition to those identified through a deductive coding process. This process was repeated </w:t>
      </w:r>
      <w:r w:rsidR="00D73CA6" w:rsidRPr="00BC5F4C">
        <w:t>throughout</w:t>
      </w:r>
      <w:r w:rsidRPr="00BC5F4C">
        <w:t xml:space="preserve"> the life course of the project and continually fed back into the analytic process.</w:t>
      </w:r>
    </w:p>
    <w:p w:rsidR="003953ED" w:rsidRPr="00BC5F4C" w:rsidRDefault="003953ED" w:rsidP="00DF0850">
      <w:r w:rsidRPr="00BC5F4C">
        <w:t>Following the emergent coding procedure</w:t>
      </w:r>
      <w:r w:rsidR="00984118">
        <w:t xml:space="preserve"> </w:t>
      </w:r>
      <w:r w:rsidR="00ED316A" w:rsidRPr="00BC5F4C">
        <w:fldChar w:fldCharType="begin"/>
      </w:r>
      <w:r w:rsidR="00E80129">
        <w:instrText xml:space="preserve"> ADDIN EN.CITE &lt;EndNote&gt;&lt;Cite&gt;&lt;Author&gt;Elliott&lt;/Author&gt;&lt;Year&gt;2018&lt;/Year&gt;&lt;RecNum&gt;4496&lt;/RecNum&gt;&lt;IDText&gt;3858&lt;/IDText&gt;&lt;DisplayText&gt;[33]&lt;/DisplayText&gt;&lt;record&gt;&lt;rec-number&gt;4496&lt;/rec-number&gt;&lt;foreign-keys&gt;&lt;key app="EN" db-id="rvef2ezpr2eexmez9x3x2rrirx2ptte0rfr2" timestamp="1579692734"&gt;4496&lt;/key&gt;&lt;/foreign-keys&gt;&lt;ref-type name="Journal Article"&gt;17&lt;/ref-type&gt;&lt;contributors&gt;&lt;authors&gt;&lt;author&gt;Elliott, V&lt;/author&gt;&lt;/authors&gt;&lt;/contributors&gt;&lt;titles&gt;&lt;title&gt;Thinking about the Coding Process in Qualitative Data Analysis&lt;/title&gt;&lt;secondary-title&gt;The Qualitative Report&lt;/secondary-title&gt;&lt;/titles&gt;&lt;periodical&gt;&lt;full-title&gt;The Qualitative Report&lt;/full-title&gt;&lt;/periodical&gt;&lt;pages&gt;2850-2861&lt;/pages&gt;&lt;volume&gt;23&lt;/volume&gt;&lt;number&gt;11&lt;/number&gt;&lt;dates&gt;&lt;year&gt;2018&lt;/year&gt;&lt;/dates&gt;&lt;label&gt;3858&lt;/label&gt;&lt;urls&gt;&lt;related-urls&gt;&lt;url&gt; https://nsuworks.nova.edu/tqr/vol23/iss11/14&lt;/url&gt;&lt;/related-urls&gt;&lt;/urls&gt;&lt;access-date&gt;22/01/2020&lt;/access-date&gt;&lt;/record&gt;&lt;/Cite&gt;&lt;/EndNote&gt;</w:instrText>
      </w:r>
      <w:r w:rsidR="00ED316A" w:rsidRPr="00BC5F4C">
        <w:fldChar w:fldCharType="separate"/>
      </w:r>
      <w:r w:rsidR="00E80129">
        <w:rPr>
          <w:noProof/>
        </w:rPr>
        <w:t>[33]</w:t>
      </w:r>
      <w:r w:rsidR="00ED316A" w:rsidRPr="00BC5F4C">
        <w:fldChar w:fldCharType="end"/>
      </w:r>
      <w:r w:rsidR="0036198E" w:rsidRPr="00BC5F4C">
        <w:t>,</w:t>
      </w:r>
      <w:r w:rsidRPr="00BC5F4C">
        <w:t xml:space="preserve"> the data were examined </w:t>
      </w:r>
      <w:r w:rsidR="009A717C" w:rsidRPr="00BC5F4C">
        <w:t>using</w:t>
      </w:r>
      <w:r w:rsidRPr="00BC5F4C">
        <w:t xml:space="preserve"> thematic analysis, which facilitates the regularisation of narratives from transcripts. Data were transcribed, read for general comprehension and then re-read thoroughly. Core meanings were identified and condensed into categories. Provisional themes identified during open coding were labelled based on recurring words, expressions, topics, premises and concepts.</w:t>
      </w:r>
      <w:r w:rsidR="00FE09FF">
        <w:t xml:space="preserve">  </w:t>
      </w:r>
      <w:r w:rsidR="00990501" w:rsidRPr="00BC5F4C">
        <w:t>Alongside</w:t>
      </w:r>
      <w:r w:rsidRPr="00BC5F4C">
        <w:t xml:space="preserve"> ongoing data collection, additions and changes were made to </w:t>
      </w:r>
      <w:r w:rsidR="00990501" w:rsidRPr="00BC5F4C">
        <w:t xml:space="preserve">coding, to ensure </w:t>
      </w:r>
      <w:r w:rsidRPr="00BC5F4C">
        <w:t>that the analysis was grounded in practice and that aspects of the data were not over or under represented in the findings.</w:t>
      </w:r>
    </w:p>
    <w:p w:rsidR="00827C33" w:rsidRPr="00BC5F4C" w:rsidRDefault="009D0E5C" w:rsidP="00DF0850">
      <w:r w:rsidRPr="00BC5F4C">
        <w:t xml:space="preserve">Pawson and Tilley’s approach to data analysis requires the evaluator to identify and examine the contexts (C) under which the mechanisms operate, the underlying generative mechanisms (M) associated with the intervention or programme being evaluated and the conditions for and the </w:t>
      </w:r>
      <w:r w:rsidRPr="00BC5F4C">
        <w:lastRenderedPageBreak/>
        <w:t xml:space="preserve">pattern of outcomes (O) produced </w:t>
      </w:r>
      <w:r w:rsidR="00ED316A" w:rsidRPr="00BC5F4C">
        <w:fldChar w:fldCharType="begin"/>
      </w:r>
      <w:r w:rsidR="005A23BD">
        <w:instrText xml:space="preserve"> ADDIN EN.CITE &lt;EndNote&gt;&lt;Cite&gt;&lt;Author&gt;Pawson&lt;/Author&gt;&lt;Year&gt;1997&lt;/Year&gt;&lt;RecNum&gt;1661&lt;/RecNum&gt;&lt;IDText&gt;1687&lt;/IDText&gt;&lt;DisplayText&gt;[26]&lt;/DisplayText&gt;&lt;record&gt;&lt;rec-number&gt;1661&lt;/rec-number&gt;&lt;foreign-keys&gt;&lt;key app="EN" db-id="rvef2ezpr2eexmez9x3x2rrirx2ptte0rfr2" timestamp="1481638023"&gt;1661&lt;/key&gt;&lt;/foreign-keys&gt;&lt;ref-type name="Book"&gt;6&lt;/ref-type&gt;&lt;contributors&gt;&lt;authors&gt;&lt;author&gt;Pawson, R&lt;/author&gt;&lt;author&gt;Tilley, N&lt;/author&gt;&lt;/authors&gt;&lt;/contributors&gt;&lt;titles&gt;&lt;title&gt;Realistic Evaluation&lt;/title&gt;&lt;/titles&gt;&lt;reprint-edition&gt;In File&lt;/reprint-edition&gt;&lt;keywords&gt;&lt;keyword&gt;London&lt;/keyword&gt;&lt;/keywords&gt;&lt;dates&gt;&lt;year&gt;1997&lt;/year&gt;&lt;pub-dates&gt;&lt;date&gt;1997&lt;/date&gt;&lt;/pub-dates&gt;&lt;/dates&gt;&lt;pub-location&gt;London&lt;/pub-location&gt;&lt;publisher&gt;Sage&lt;/publisher&gt;&lt;label&gt;1687&lt;/label&gt;&lt;urls&gt;&lt;/urls&gt;&lt;/record&gt;&lt;/Cite&gt;&lt;/EndNote&gt;</w:instrText>
      </w:r>
      <w:r w:rsidR="00ED316A" w:rsidRPr="00BC5F4C">
        <w:fldChar w:fldCharType="separate"/>
      </w:r>
      <w:r w:rsidR="005A23BD">
        <w:t>[26]</w:t>
      </w:r>
      <w:r w:rsidR="00ED316A" w:rsidRPr="00BC5F4C">
        <w:fldChar w:fldCharType="end"/>
      </w:r>
      <w:r w:rsidRPr="00BC5F4C">
        <w:t xml:space="preserve">.  </w:t>
      </w:r>
      <w:r w:rsidRPr="00130266">
        <w:t xml:space="preserve">This </w:t>
      </w:r>
      <w:r w:rsidR="000F41A3" w:rsidRPr="00130266">
        <w:t xml:space="preserve">is articulated </w:t>
      </w:r>
      <w:r w:rsidRPr="00130266">
        <w:t xml:space="preserve">as </w:t>
      </w:r>
      <w:r w:rsidR="000F41A3" w:rsidRPr="00130266">
        <w:t xml:space="preserve">a </w:t>
      </w:r>
      <w:r w:rsidRPr="00130266">
        <w:t xml:space="preserve">linked context-mechanism-outcome </w:t>
      </w:r>
      <w:r w:rsidR="000F41A3" w:rsidRPr="00130266">
        <w:t>(CMO)</w:t>
      </w:r>
      <w:r w:rsidRPr="00130266">
        <w:t xml:space="preserve"> configuration </w:t>
      </w:r>
      <w:r w:rsidRPr="00BC5F4C">
        <w:t>(C + M = O)</w:t>
      </w:r>
      <w:r w:rsidR="000F41A3">
        <w:t xml:space="preserve"> which is </w:t>
      </w:r>
      <w:r w:rsidRPr="00BC5F4C">
        <w:t xml:space="preserve">widely used as the main structure for realist evaluation </w:t>
      </w:r>
      <w:r w:rsidR="00ED316A" w:rsidRPr="00BC5F4C">
        <w:fldChar w:fldCharType="begin">
          <w:fldData xml:space="preserve">PEVuZE5vdGU+PENpdGU+PEF1dGhvcj5TYWx0ZXI8L0F1dGhvcj48WWVhcj4yMDE0PC9ZZWFyPjxS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</w:fldData>
        </w:fldChar>
      </w:r>
      <w:r w:rsidR="005A23BD">
        <w:instrText xml:space="preserve"> ADDIN EN.CITE </w:instrText>
      </w:r>
      <w:r w:rsidR="00ED316A">
        <w:fldChar w:fldCharType="begin">
          <w:fldData xml:space="preserve">PEVuZE5vdGU+PENpdGU+PEF1dGhvcj5TYWx0ZXI8L0F1dGhvcj48WWVhcj4yMDE0PC9ZZWFyPjxS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</w:fldData>
        </w:fldChar>
      </w:r>
      <w:r w:rsidR="005A23BD">
        <w:instrText xml:space="preserve"> ADDIN EN.CITE.DATA </w:instrText>
      </w:r>
      <w:r w:rsidR="00ED316A">
        <w:fldChar w:fldCharType="end"/>
      </w:r>
      <w:r w:rsidR="00ED316A" w:rsidRPr="00BC5F4C">
        <w:fldChar w:fldCharType="separate"/>
      </w:r>
      <w:r w:rsidR="005A23BD">
        <w:rPr>
          <w:noProof/>
        </w:rPr>
        <w:t>[26-28]</w:t>
      </w:r>
      <w:r w:rsidR="00ED316A" w:rsidRPr="00BC5F4C">
        <w:fldChar w:fldCharType="end"/>
      </w:r>
      <w:r w:rsidRPr="00BC5F4C">
        <w:t xml:space="preserve">.  </w:t>
      </w:r>
      <w:r w:rsidR="003953ED" w:rsidRPr="00BC5F4C">
        <w:t>The</w:t>
      </w:r>
      <w:r w:rsidRPr="00BC5F4C">
        <w:t xml:space="preserve"> above</w:t>
      </w:r>
      <w:r w:rsidR="003953ED" w:rsidRPr="00BC5F4C">
        <w:t xml:space="preserve"> iterative </w:t>
      </w:r>
      <w:r w:rsidRPr="00BC5F4C">
        <w:t>analysis</w:t>
      </w:r>
      <w:r w:rsidR="00130266">
        <w:t xml:space="preserve"> </w:t>
      </w:r>
      <w:r w:rsidR="00990501" w:rsidRPr="00BC5F4C">
        <w:t>used</w:t>
      </w:r>
      <w:r w:rsidR="003953ED" w:rsidRPr="00BC5F4C">
        <w:t xml:space="preserve"> data exploration, analysis, cross-referencing and reflective practice to group together themes sharing common characteristics and to unpack the similarities and differences between themes in order to build up </w:t>
      </w:r>
      <w:r w:rsidRPr="00BC5F4C">
        <w:t xml:space="preserve">CMO </w:t>
      </w:r>
      <w:r w:rsidR="003953ED" w:rsidRPr="00BC5F4C">
        <w:t xml:space="preserve">configurations. This was achieved by critically comparing, contrasting and reviewing the data until no new themes could be discerned </w:t>
      </w:r>
      <w:r w:rsidR="00B0174B" w:rsidRPr="00BC5F4C">
        <w:t>and</w:t>
      </w:r>
      <w:r w:rsidR="003953ED" w:rsidRPr="00BC5F4C">
        <w:t xml:space="preserve"> the data were continually condensed. This enabled sometimes large, unwieldy categories to be refined into more specific, integrative themes whilst retaining important aspects of the properties and dimensions of the umbrella configurations.</w:t>
      </w:r>
      <w:r w:rsidR="00130266">
        <w:t xml:space="preserve">  </w:t>
      </w:r>
      <w:r w:rsidR="005546A6" w:rsidRPr="00BC5F4C">
        <w:t>These configurations were then used to refine the original MRT.</w:t>
      </w:r>
    </w:p>
    <w:p w:rsidR="00B4001E" w:rsidRPr="00BC5F4C" w:rsidRDefault="00B4001E" w:rsidP="00DF0850">
      <w:pPr>
        <w:pStyle w:val="Heading1"/>
      </w:pPr>
      <w:r w:rsidRPr="00BC5F4C">
        <w:t>Results</w:t>
      </w:r>
    </w:p>
    <w:p w:rsidR="009D1F8F" w:rsidRPr="00BC5F4C" w:rsidRDefault="009D1F8F" w:rsidP="00DF0850"/>
    <w:p w:rsidR="00A30F0C" w:rsidRPr="00BC5F4C" w:rsidRDefault="00423FC2" w:rsidP="00DF0850">
      <w:r w:rsidRPr="00BC5F4C">
        <w:t xml:space="preserve">Overall, </w:t>
      </w:r>
      <w:r w:rsidR="00CE1C3B" w:rsidRPr="00BC5F4C">
        <w:t xml:space="preserve">some </w:t>
      </w:r>
      <w:r w:rsidRPr="00BC5F4C">
        <w:t xml:space="preserve">data were collected from </w:t>
      </w:r>
      <w:r w:rsidR="00CE1C3B" w:rsidRPr="00BC5F4C">
        <w:t xml:space="preserve">all </w:t>
      </w:r>
      <w:r w:rsidRPr="00BC5F4C">
        <w:t>the 12 inaugural members and the 3 replacement members</w:t>
      </w:r>
      <w:r w:rsidR="00CE1C3B" w:rsidRPr="00BC5F4C">
        <w:t xml:space="preserve">, although a complete dataset was not available for some.  </w:t>
      </w:r>
      <w:r w:rsidR="00F80629" w:rsidRPr="00BC5F4C">
        <w:t>T</w:t>
      </w:r>
      <w:r w:rsidR="00A30F0C" w:rsidRPr="00BC5F4C">
        <w:t xml:space="preserve">here were missing responses from </w:t>
      </w:r>
      <w:r w:rsidR="00E71696" w:rsidRPr="00BC5F4C">
        <w:t>two</w:t>
      </w:r>
      <w:r w:rsidR="00A30F0C" w:rsidRPr="00BC5F4C">
        <w:t xml:space="preserve"> members and a further </w:t>
      </w:r>
      <w:r w:rsidR="00E71696" w:rsidRPr="00BC5F4C">
        <w:t>two</w:t>
      </w:r>
      <w:r w:rsidR="00A30F0C" w:rsidRPr="00BC5F4C">
        <w:t xml:space="preserve"> members did not complete the </w:t>
      </w:r>
      <w:r w:rsidR="00F80629" w:rsidRPr="00BC5F4C">
        <w:t xml:space="preserve">introductory </w:t>
      </w:r>
      <w:r w:rsidR="00A30F0C" w:rsidRPr="00BC5F4C">
        <w:t xml:space="preserve">questionnaires; </w:t>
      </w:r>
      <w:r w:rsidR="00E71696" w:rsidRPr="00BC5F4C">
        <w:t>three</w:t>
      </w:r>
      <w:r w:rsidR="00A30F0C" w:rsidRPr="00BC5F4C">
        <w:t xml:space="preserve"> of these </w:t>
      </w:r>
      <w:r w:rsidR="00E71696" w:rsidRPr="00BC5F4C">
        <w:t>four</w:t>
      </w:r>
      <w:r w:rsidR="00A30F0C" w:rsidRPr="00BC5F4C">
        <w:t xml:space="preserve"> members were men.  </w:t>
      </w:r>
    </w:p>
    <w:p w:rsidR="00BB6945" w:rsidRPr="00BC5F4C" w:rsidRDefault="00BB6945" w:rsidP="00DF0850">
      <w:r w:rsidRPr="00BC5F4C">
        <w:t>Three CMO configurations were identified from the data, as shown in Table 1.</w:t>
      </w:r>
      <w:r w:rsidR="00962631" w:rsidRPr="00BC5F4C">
        <w:t xml:space="preserve">  All of them showed </w:t>
      </w:r>
      <w:r w:rsidR="001F5D82" w:rsidRPr="00BC5F4C">
        <w:t xml:space="preserve">that </w:t>
      </w:r>
      <w:r w:rsidR="00962631" w:rsidRPr="00BC5F4C">
        <w:t>using the portfolio</w:t>
      </w:r>
      <w:r w:rsidR="00F321EE" w:rsidRPr="00BC5F4C">
        <w:t xml:space="preserve"> facilitate</w:t>
      </w:r>
      <w:r w:rsidR="001F5D82" w:rsidRPr="00BC5F4C">
        <w:t>d</w:t>
      </w:r>
      <w:r w:rsidR="00F321EE" w:rsidRPr="00BC5F4C">
        <w:t xml:space="preserve"> growth in </w:t>
      </w:r>
      <w:r w:rsidR="001F5D82" w:rsidRPr="00BC5F4C">
        <w:t xml:space="preserve">forum </w:t>
      </w:r>
      <w:r w:rsidR="00F321EE" w:rsidRPr="00BC5F4C">
        <w:t>members’ personal development</w:t>
      </w:r>
      <w:r w:rsidR="004B1FF4" w:rsidRPr="00BC5F4C">
        <w:t>,</w:t>
      </w:r>
      <w:r w:rsidR="00130266">
        <w:t xml:space="preserve"> </w:t>
      </w:r>
      <w:r w:rsidR="00CD55C2" w:rsidRPr="00BC5F4C">
        <w:t xml:space="preserve">but only </w:t>
      </w:r>
      <w:r w:rsidR="001F5D82" w:rsidRPr="00BC5F4C">
        <w:t>where</w:t>
      </w:r>
      <w:r w:rsidR="00130266">
        <w:t xml:space="preserve"> </w:t>
      </w:r>
      <w:r w:rsidR="001F5D82" w:rsidRPr="00BC5F4C">
        <w:t xml:space="preserve">the members valued </w:t>
      </w:r>
      <w:r w:rsidR="000F21E3" w:rsidRPr="00BC5F4C">
        <w:t>using the portfolio</w:t>
      </w:r>
      <w:r w:rsidR="00CD55C2" w:rsidRPr="00BC5F4C">
        <w:t>.</w:t>
      </w:r>
    </w:p>
    <w:p w:rsidR="00BB6945" w:rsidRPr="00BC5F4C" w:rsidRDefault="00BB6945" w:rsidP="00DF0850">
      <w:r w:rsidRPr="00BC5F4C">
        <w:t xml:space="preserve">Table 1.CMO configurations </w:t>
      </w:r>
      <w:r w:rsidR="00E0286A" w:rsidRPr="00BC5F4C">
        <w:t>from the realist evaluation</w:t>
      </w:r>
      <w:r w:rsidRPr="00BC5F4C">
        <w:t>.</w:t>
      </w:r>
    </w:p>
    <w:tbl>
      <w:tblPr>
        <w:tblStyle w:val="TableGrid"/>
        <w:tblW w:w="0" w:type="auto"/>
        <w:tblLook w:val="04A0" w:firstRow="1" w:lastRow="0" w:firstColumn="1" w:lastColumn="0" w:noHBand="0" w:noVBand="1"/>
      </w:tblPr>
      <w:tblGrid>
        <w:gridCol w:w="1440"/>
        <w:gridCol w:w="2004"/>
        <w:gridCol w:w="5798"/>
      </w:tblGrid>
      <w:tr w:rsidR="00AE0C5B" w:rsidRPr="00BC5F4C" w:rsidTr="001215F6">
        <w:tc>
          <w:tcPr>
            <w:tcW w:w="0" w:type="auto"/>
          </w:tcPr>
          <w:p w:rsidR="003E1531" w:rsidRPr="00BC5F4C" w:rsidRDefault="001215F6" w:rsidP="00DF0850">
            <w:r w:rsidRPr="00BC5F4C">
              <w:t>Configuration</w:t>
            </w:r>
          </w:p>
        </w:tc>
        <w:tc>
          <w:tcPr>
            <w:tcW w:w="0" w:type="auto"/>
          </w:tcPr>
          <w:p w:rsidR="003E1531" w:rsidRPr="00BC5F4C" w:rsidRDefault="003E1531" w:rsidP="00DF0850">
            <w:r w:rsidRPr="00BC5F4C">
              <w:t>Title</w:t>
            </w:r>
          </w:p>
        </w:tc>
        <w:tc>
          <w:tcPr>
            <w:tcW w:w="0" w:type="auto"/>
          </w:tcPr>
          <w:p w:rsidR="003E1531" w:rsidRPr="00BC5F4C" w:rsidRDefault="003E1531" w:rsidP="00DF0850">
            <w:r w:rsidRPr="00BC5F4C">
              <w:t>Details</w:t>
            </w:r>
          </w:p>
        </w:tc>
      </w:tr>
      <w:tr w:rsidR="00AE0C5B" w:rsidRPr="00BC5F4C" w:rsidTr="001215F6">
        <w:tc>
          <w:tcPr>
            <w:tcW w:w="0" w:type="auto"/>
          </w:tcPr>
          <w:p w:rsidR="003E1531" w:rsidRPr="00BC5F4C" w:rsidRDefault="003E1531" w:rsidP="00DF0850">
            <w:r w:rsidRPr="00BC5F4C">
              <w:t>1</w:t>
            </w:r>
          </w:p>
        </w:tc>
        <w:tc>
          <w:tcPr>
            <w:tcW w:w="0" w:type="auto"/>
          </w:tcPr>
          <w:p w:rsidR="003E1531" w:rsidRPr="00BC5F4C" w:rsidRDefault="003E1531" w:rsidP="00DF0850">
            <w:r w:rsidRPr="00BC5F4C">
              <w:t xml:space="preserve">Valuing the portfolio as a tool </w:t>
            </w:r>
            <w:r w:rsidRPr="00BC5F4C">
              <w:lastRenderedPageBreak/>
              <w:t>to record and evidence activities</w:t>
            </w:r>
          </w:p>
        </w:tc>
        <w:tc>
          <w:tcPr>
            <w:tcW w:w="0" w:type="auto"/>
          </w:tcPr>
          <w:p w:rsidR="003E1531" w:rsidRPr="00BC5F4C" w:rsidRDefault="003E1531" w:rsidP="00DF0850">
            <w:r w:rsidRPr="00BC5F4C">
              <w:lastRenderedPageBreak/>
              <w:t xml:space="preserve">When </w:t>
            </w:r>
            <w:r w:rsidR="001215F6" w:rsidRPr="00BC5F4C">
              <w:t>members</w:t>
            </w:r>
            <w:r w:rsidRPr="00BC5F4C">
              <w:t xml:space="preserve"> value the portfolio as a record of achievement </w:t>
            </w:r>
            <w:r w:rsidRPr="00BC5F4C">
              <w:rPr>
                <w:b/>
              </w:rPr>
              <w:t xml:space="preserve">(C), </w:t>
            </w:r>
            <w:r w:rsidRPr="00BC5F4C">
              <w:t xml:space="preserve"> personal motivation to record and map </w:t>
            </w:r>
            <w:r w:rsidRPr="00BC5F4C">
              <w:lastRenderedPageBreak/>
              <w:t xml:space="preserve">transferable skills </w:t>
            </w:r>
            <w:r w:rsidRPr="00BC5F4C">
              <w:rPr>
                <w:b/>
              </w:rPr>
              <w:t>(M)</w:t>
            </w:r>
            <w:r w:rsidRPr="00BC5F4C">
              <w:t xml:space="preserve">, facilitated enhanced skillset, especially in newly acquired skills </w:t>
            </w:r>
            <w:r w:rsidRPr="00BC5F4C">
              <w:rPr>
                <w:b/>
              </w:rPr>
              <w:t>(O)</w:t>
            </w:r>
          </w:p>
        </w:tc>
      </w:tr>
      <w:tr w:rsidR="00AE0C5B" w:rsidRPr="00BC5F4C" w:rsidTr="001215F6">
        <w:tc>
          <w:tcPr>
            <w:tcW w:w="0" w:type="auto"/>
          </w:tcPr>
          <w:p w:rsidR="001215F6" w:rsidRPr="00BC5F4C" w:rsidRDefault="001215F6" w:rsidP="00DF0850">
            <w:r w:rsidRPr="00BC5F4C">
              <w:lastRenderedPageBreak/>
              <w:t>2</w:t>
            </w:r>
          </w:p>
        </w:tc>
        <w:tc>
          <w:tcPr>
            <w:tcW w:w="0" w:type="auto"/>
          </w:tcPr>
          <w:p w:rsidR="001215F6" w:rsidRPr="00BC5F4C" w:rsidRDefault="001215F6" w:rsidP="00DF0850">
            <w:r w:rsidRPr="00BC5F4C">
              <w:t xml:space="preserve">Valuing the portfolio as </w:t>
            </w:r>
            <w:r w:rsidR="00661AAD" w:rsidRPr="00BC5F4C">
              <w:t xml:space="preserve">a </w:t>
            </w:r>
            <w:r w:rsidRPr="00BC5F4C">
              <w:t>tool to facilitate reflective practice</w:t>
            </w:r>
          </w:p>
        </w:tc>
        <w:tc>
          <w:tcPr>
            <w:tcW w:w="0" w:type="auto"/>
          </w:tcPr>
          <w:p w:rsidR="001215F6" w:rsidRPr="00BC5F4C" w:rsidRDefault="001215F6" w:rsidP="00DF0850">
            <w:r w:rsidRPr="00BC5F4C">
              <w:t xml:space="preserve">When female members had </w:t>
            </w:r>
            <w:r w:rsidR="004361FC" w:rsidRPr="00BC5F4C">
              <w:t>previous</w:t>
            </w:r>
            <w:r w:rsidRPr="00BC5F4C">
              <w:t xml:space="preserve"> experience of using reflective practice in a professional capacity </w:t>
            </w:r>
            <w:r w:rsidRPr="00BC5F4C">
              <w:rPr>
                <w:b/>
              </w:rPr>
              <w:t>(C)</w:t>
            </w:r>
            <w:r w:rsidR="004361FC" w:rsidRPr="00BC5F4C">
              <w:rPr>
                <w:b/>
              </w:rPr>
              <w:t>,</w:t>
            </w:r>
            <w:r w:rsidRPr="00BC5F4C">
              <w:t xml:space="preserve"> the personal motivation to adopt reflective practice to supports ones’ personal development </w:t>
            </w:r>
            <w:r w:rsidRPr="00BC5F4C">
              <w:rPr>
                <w:b/>
              </w:rPr>
              <w:t>(M)</w:t>
            </w:r>
            <w:r w:rsidRPr="00BC5F4C">
              <w:t xml:space="preserve"> led to enhanced self-confidence and self-awareness </w:t>
            </w:r>
            <w:r w:rsidRPr="00BC5F4C">
              <w:rPr>
                <w:b/>
              </w:rPr>
              <w:t>(O)</w:t>
            </w:r>
          </w:p>
        </w:tc>
      </w:tr>
      <w:tr w:rsidR="00AE0C5B" w:rsidRPr="00BC5F4C" w:rsidTr="001215F6">
        <w:tc>
          <w:tcPr>
            <w:tcW w:w="0" w:type="auto"/>
          </w:tcPr>
          <w:p w:rsidR="001215F6" w:rsidRPr="00BC5F4C" w:rsidRDefault="001215F6" w:rsidP="00DF0850">
            <w:r w:rsidRPr="00BC5F4C">
              <w:t>3</w:t>
            </w:r>
          </w:p>
        </w:tc>
        <w:tc>
          <w:tcPr>
            <w:tcW w:w="0" w:type="auto"/>
          </w:tcPr>
          <w:p w:rsidR="001215F6" w:rsidRPr="00BC5F4C" w:rsidRDefault="00962631" w:rsidP="00DF0850">
            <w:r w:rsidRPr="00BC5F4C">
              <w:t>Valuing portfolio as a guiding framework</w:t>
            </w:r>
          </w:p>
        </w:tc>
        <w:tc>
          <w:tcPr>
            <w:tcW w:w="0" w:type="auto"/>
          </w:tcPr>
          <w:p w:rsidR="001215F6" w:rsidRPr="00BC5F4C" w:rsidRDefault="00962631" w:rsidP="00DF0850">
            <w:r w:rsidRPr="00BC5F4C">
              <w:t xml:space="preserve">When participants had a positive perception of the portfolio as a guiding framework </w:t>
            </w:r>
            <w:r w:rsidR="00E66779" w:rsidRPr="00BC5F4C">
              <w:rPr>
                <w:b/>
              </w:rPr>
              <w:t>(C</w:t>
            </w:r>
            <w:r w:rsidRPr="00BC5F4C">
              <w:rPr>
                <w:b/>
              </w:rPr>
              <w:t xml:space="preserve">) </w:t>
            </w:r>
            <w:r w:rsidRPr="00BC5F4C">
              <w:t xml:space="preserve">there was a willingness to use the portfolio </w:t>
            </w:r>
            <w:r w:rsidRPr="00BC5F4C">
              <w:rPr>
                <w:b/>
              </w:rPr>
              <w:t>(C)</w:t>
            </w:r>
            <w:r w:rsidRPr="00BC5F4C">
              <w:t xml:space="preserve">. This ultimately enabled reflective practice </w:t>
            </w:r>
            <w:r w:rsidRPr="00BC5F4C">
              <w:rPr>
                <w:b/>
              </w:rPr>
              <w:t xml:space="preserve">(M) </w:t>
            </w:r>
            <w:r w:rsidRPr="00BC5F4C">
              <w:t>which enhanced reflective experiential practice, critical thinking and improved communication skills</w:t>
            </w:r>
            <w:r w:rsidR="00631706" w:rsidRPr="00BC5F4C">
              <w:rPr>
                <w:b/>
              </w:rPr>
              <w:t>(O)</w:t>
            </w:r>
          </w:p>
        </w:tc>
      </w:tr>
    </w:tbl>
    <w:p w:rsidR="00BB6945" w:rsidRPr="00BC5F4C" w:rsidRDefault="00BB6945" w:rsidP="00DF0850"/>
    <w:p w:rsidR="00BB6945" w:rsidRPr="00BC5F4C" w:rsidRDefault="004B1FF4" w:rsidP="00DF0850">
      <w:pPr>
        <w:pStyle w:val="Heading2"/>
      </w:pPr>
      <w:r w:rsidRPr="00BC5F4C">
        <w:t>C</w:t>
      </w:r>
      <w:r w:rsidR="00BB6945" w:rsidRPr="00BC5F4C">
        <w:t>onfiguration 1 – Valuing the portfolio as a tool to record and evidence activities</w:t>
      </w:r>
    </w:p>
    <w:p w:rsidR="00BB6945" w:rsidRPr="00BC5F4C" w:rsidRDefault="00A818BE" w:rsidP="00DF0850">
      <w:pPr>
        <w:rPr>
          <w:rFonts w:cstheme="minorHAnsi"/>
        </w:rPr>
      </w:pPr>
      <w:r w:rsidRPr="00BC5F4C">
        <w:t xml:space="preserve">This </w:t>
      </w:r>
      <w:r w:rsidR="000F21E3" w:rsidRPr="00BC5F4C">
        <w:t>configuration</w:t>
      </w:r>
      <w:r w:rsidR="00130266">
        <w:t xml:space="preserve"> </w:t>
      </w:r>
      <w:r w:rsidR="00E25756" w:rsidRPr="00BC5F4C">
        <w:t>suggests</w:t>
      </w:r>
      <w:r w:rsidRPr="00BC5F4C">
        <w:t xml:space="preserve"> that, w</w:t>
      </w:r>
      <w:r w:rsidR="00BB6945" w:rsidRPr="00BC5F4C">
        <w:t xml:space="preserve">hen </w:t>
      </w:r>
      <w:r w:rsidRPr="00BC5F4C">
        <w:t>member</w:t>
      </w:r>
      <w:r w:rsidR="00BB6945" w:rsidRPr="00BC5F4C">
        <w:t>s value</w:t>
      </w:r>
      <w:r w:rsidR="00E66779" w:rsidRPr="00BC5F4C">
        <w:t>d</w:t>
      </w:r>
      <w:r w:rsidR="00BB6945" w:rsidRPr="00BC5F4C">
        <w:t xml:space="preserve"> the portfolio as a record of achievement </w:t>
      </w:r>
      <w:r w:rsidR="00BB6945" w:rsidRPr="00BC5F4C">
        <w:rPr>
          <w:b/>
        </w:rPr>
        <w:t>(C)</w:t>
      </w:r>
      <w:r w:rsidR="00AF1980" w:rsidRPr="00BC5F4C">
        <w:rPr>
          <w:b/>
        </w:rPr>
        <w:t xml:space="preserve">, </w:t>
      </w:r>
      <w:r w:rsidR="00AF1980" w:rsidRPr="00BC5F4C">
        <w:t>personal</w:t>
      </w:r>
      <w:r w:rsidR="00BB6945" w:rsidRPr="00BC5F4C">
        <w:t xml:space="preserve"> motivation to record and map transferable skills </w:t>
      </w:r>
      <w:r w:rsidR="00BB6945" w:rsidRPr="00BC5F4C">
        <w:rPr>
          <w:b/>
        </w:rPr>
        <w:t>(M)</w:t>
      </w:r>
      <w:r w:rsidR="00BB6945" w:rsidRPr="00BC5F4C">
        <w:t xml:space="preserve">, </w:t>
      </w:r>
      <w:r w:rsidR="000F21E3" w:rsidRPr="00BC5F4C">
        <w:t xml:space="preserve">it </w:t>
      </w:r>
      <w:r w:rsidR="00BB6945" w:rsidRPr="00BC5F4C">
        <w:t xml:space="preserve">facilitated </w:t>
      </w:r>
      <w:r w:rsidR="000F21E3" w:rsidRPr="00BC5F4C">
        <w:t xml:space="preserve">an </w:t>
      </w:r>
      <w:r w:rsidR="00BB6945" w:rsidRPr="00BC5F4C">
        <w:t xml:space="preserve">enhanced skillset, especially in newly acquired skills </w:t>
      </w:r>
      <w:r w:rsidR="00BB6945" w:rsidRPr="00BC5F4C">
        <w:rPr>
          <w:b/>
        </w:rPr>
        <w:t>(O)</w:t>
      </w:r>
      <w:r w:rsidR="00AF1980" w:rsidRPr="00BC5F4C">
        <w:rPr>
          <w:b/>
        </w:rPr>
        <w:t xml:space="preserve">.  </w:t>
      </w:r>
      <w:r w:rsidR="001E4940" w:rsidRPr="00BC5F4C">
        <w:t xml:space="preserve">The enabling mechanism was a positive perception that their portfolio would be useful in helping them obtain additional public service roles and or employment.  </w:t>
      </w:r>
      <w:r w:rsidR="00BB6945" w:rsidRPr="00BC5F4C">
        <w:rPr>
          <w:rFonts w:cstheme="minorHAnsi"/>
        </w:rPr>
        <w:t xml:space="preserve">Many of those in the public forum were keen to use their involvement as a stepping stone to membership of other </w:t>
      </w:r>
      <w:r w:rsidR="000F41A3">
        <w:rPr>
          <w:rFonts w:cstheme="minorHAnsi"/>
        </w:rPr>
        <w:t xml:space="preserve">public </w:t>
      </w:r>
      <w:r w:rsidR="00BB6945" w:rsidRPr="00BC5F4C">
        <w:rPr>
          <w:rFonts w:cstheme="minorHAnsi"/>
        </w:rPr>
        <w:t xml:space="preserve">involvement groups. </w:t>
      </w:r>
      <w:r w:rsidR="00DF7494" w:rsidRPr="00BC5F4C">
        <w:rPr>
          <w:rFonts w:cstheme="minorHAnsi"/>
        </w:rPr>
        <w:t>Thus the</w:t>
      </w:r>
      <w:r w:rsidR="00BB6945" w:rsidRPr="00BC5F4C">
        <w:rPr>
          <w:rFonts w:cstheme="minorHAnsi"/>
        </w:rPr>
        <w:t xml:space="preserve"> portfolio was useful as a document </w:t>
      </w:r>
      <w:r w:rsidR="001E4940" w:rsidRPr="00BC5F4C">
        <w:rPr>
          <w:rFonts w:cstheme="minorHAnsi"/>
        </w:rPr>
        <w:t>that</w:t>
      </w:r>
      <w:r w:rsidR="00BB6945" w:rsidRPr="00BC5F4C">
        <w:rPr>
          <w:rFonts w:cstheme="minorHAnsi"/>
        </w:rPr>
        <w:t xml:space="preserve"> summarised </w:t>
      </w:r>
      <w:r w:rsidRPr="00BC5F4C">
        <w:rPr>
          <w:rFonts w:cstheme="minorHAnsi"/>
        </w:rPr>
        <w:t>member</w:t>
      </w:r>
      <w:r w:rsidR="00BB6945" w:rsidRPr="00BC5F4C">
        <w:rPr>
          <w:rFonts w:cstheme="minorHAnsi"/>
        </w:rPr>
        <w:t xml:space="preserve">s’ progression throughout their involvement in the public forum. </w:t>
      </w:r>
      <w:r w:rsidR="00BB6945" w:rsidRPr="00BC5F4C">
        <w:rPr>
          <w:rFonts w:cs="Arial"/>
        </w:rPr>
        <w:t xml:space="preserve">It was seen as providing </w:t>
      </w:r>
      <w:r w:rsidRPr="00BC5F4C">
        <w:rPr>
          <w:rFonts w:cs="Arial"/>
        </w:rPr>
        <w:t>member</w:t>
      </w:r>
      <w:r w:rsidR="00BB6945" w:rsidRPr="00BC5F4C">
        <w:rPr>
          <w:rFonts w:cs="Arial"/>
        </w:rPr>
        <w:t>s with a record and proof of what they had learnt and the skills they had developed. It was valued for use in applications and at interviews as means of demonstrating their employability and or</w:t>
      </w:r>
      <w:r w:rsidR="000F41A3">
        <w:rPr>
          <w:rFonts w:cs="Arial"/>
        </w:rPr>
        <w:t xml:space="preserve"> a</w:t>
      </w:r>
      <w:r w:rsidR="00BB6945" w:rsidRPr="00BC5F4C">
        <w:rPr>
          <w:rFonts w:cs="Arial"/>
        </w:rPr>
        <w:t xml:space="preserve"> broader commitment to career development or societal advancement</w:t>
      </w:r>
      <w:r w:rsidR="00BB6945" w:rsidRPr="00BC5F4C">
        <w:rPr>
          <w:rFonts w:cstheme="minorHAnsi"/>
        </w:rPr>
        <w:t>.</w:t>
      </w:r>
      <w:r w:rsidR="000F41A3">
        <w:rPr>
          <w:rFonts w:cstheme="minorHAnsi"/>
        </w:rPr>
        <w:t xml:space="preserve"> </w:t>
      </w:r>
      <w:r w:rsidR="00BB6945" w:rsidRPr="00BC5F4C">
        <w:rPr>
          <w:rFonts w:cstheme="minorHAnsi"/>
        </w:rPr>
        <w:t xml:space="preserve">For some, primarily male </w:t>
      </w:r>
      <w:r w:rsidR="00B67417" w:rsidRPr="00BC5F4C">
        <w:rPr>
          <w:rFonts w:cstheme="minorHAnsi"/>
        </w:rPr>
        <w:t xml:space="preserve">forum </w:t>
      </w:r>
      <w:r w:rsidRPr="00BC5F4C">
        <w:rPr>
          <w:rFonts w:cstheme="minorHAnsi"/>
        </w:rPr>
        <w:t>member</w:t>
      </w:r>
      <w:r w:rsidR="00BB6945" w:rsidRPr="00BC5F4C">
        <w:rPr>
          <w:rFonts w:cstheme="minorHAnsi"/>
        </w:rPr>
        <w:t xml:space="preserve">s, the portfolio acted as a living document which showcased </w:t>
      </w:r>
      <w:r w:rsidR="00BB6945" w:rsidRPr="00BC5F4C">
        <w:rPr>
          <w:rFonts w:cstheme="minorHAnsi"/>
        </w:rPr>
        <w:lastRenderedPageBreak/>
        <w:t xml:space="preserve">how involvement in a public forum had made an important contribution to gaining practical skills </w:t>
      </w:r>
      <w:r w:rsidR="00B67417" w:rsidRPr="00BC5F4C">
        <w:rPr>
          <w:rFonts w:cstheme="minorHAnsi"/>
        </w:rPr>
        <w:t>that</w:t>
      </w:r>
      <w:r w:rsidR="00BB6945" w:rsidRPr="00BC5F4C">
        <w:rPr>
          <w:rFonts w:cstheme="minorHAnsi"/>
        </w:rPr>
        <w:t xml:space="preserve"> they could </w:t>
      </w:r>
      <w:r w:rsidR="00B67417" w:rsidRPr="00BC5F4C">
        <w:rPr>
          <w:rFonts w:cstheme="minorHAnsi"/>
        </w:rPr>
        <w:t>use</w:t>
      </w:r>
      <w:r w:rsidR="00BB6945" w:rsidRPr="00BC5F4C">
        <w:rPr>
          <w:rFonts w:cstheme="minorHAnsi"/>
        </w:rPr>
        <w:t xml:space="preserve"> in real world settings. </w:t>
      </w:r>
    </w:p>
    <w:p w:rsidR="00BB6945" w:rsidRPr="00BC5F4C" w:rsidRDefault="00BB6945" w:rsidP="00DF0850">
      <w:pPr>
        <w:pStyle w:val="Quote"/>
      </w:pPr>
      <w:r w:rsidRPr="00BC5F4C">
        <w:t>“If I were to apply for a role on another Hea</w:t>
      </w:r>
      <w:r w:rsidR="00F05CF7" w:rsidRPr="00BC5F4C">
        <w:t>l</w:t>
      </w:r>
      <w:r w:rsidRPr="00BC5F4C">
        <w:t xml:space="preserve">th related forum or committee for example, the PIP </w:t>
      </w:r>
      <w:r w:rsidR="00F05CF7" w:rsidRPr="00BC5F4C">
        <w:t xml:space="preserve">[personal involvement portfolio] </w:t>
      </w:r>
      <w:r w:rsidRPr="00BC5F4C">
        <w:t>will show: - a desire to improve my knowledge and willingness to learn and develop”. (</w:t>
      </w:r>
      <w:r w:rsidR="00F05CF7" w:rsidRPr="00BC5F4C">
        <w:t>Member</w:t>
      </w:r>
      <w:r w:rsidR="00EB353C">
        <w:t xml:space="preserve"> </w:t>
      </w:r>
      <w:r w:rsidR="00FD53C6" w:rsidRPr="00BC5F4C">
        <w:t>A</w:t>
      </w:r>
      <w:r w:rsidR="00844941" w:rsidRPr="00BC5F4C">
        <w:t>, Ma</w:t>
      </w:r>
      <w:r w:rsidR="00742405" w:rsidRPr="00BC5F4C">
        <w:t>le</w:t>
      </w:r>
      <w:r w:rsidRPr="00BC5F4C">
        <w:t>)</w:t>
      </w:r>
    </w:p>
    <w:p w:rsidR="00BB6945" w:rsidRPr="00BC5F4C" w:rsidRDefault="00BB6945" w:rsidP="00DF0850">
      <w:r w:rsidRPr="00BC5F4C">
        <w:t xml:space="preserve">Two individual level contextual factors were identified as facilitating this mechanism. The first was a perception that the portfolio could act as a framework for </w:t>
      </w:r>
      <w:r w:rsidR="00B67417" w:rsidRPr="00BC5F4C">
        <w:t>continuing professional development</w:t>
      </w:r>
      <w:r w:rsidRPr="00BC5F4C">
        <w:t xml:space="preserve"> i.e. that it could be employed as a tool in which the attainment of personal skills could be mapped against the requirement for external professional standards.</w:t>
      </w:r>
    </w:p>
    <w:p w:rsidR="001C6330" w:rsidRPr="00BC5F4C" w:rsidRDefault="001C6330" w:rsidP="00AF1980">
      <w:pPr>
        <w:pStyle w:val="Quote"/>
      </w:pPr>
      <w:r w:rsidRPr="00BC5F4C">
        <w:t>The portfolio will be really useful for m</w:t>
      </w:r>
      <w:r w:rsidR="00371681" w:rsidRPr="00BC5F4C">
        <w:t xml:space="preserve">y career development </w:t>
      </w:r>
      <w:r w:rsidRPr="00BC5F4C">
        <w:t xml:space="preserve">because it’s a record, of what I have done </w:t>
      </w:r>
      <w:r w:rsidR="00385EA3" w:rsidRPr="00BC5F4C">
        <w:t>i</w:t>
      </w:r>
      <w:r w:rsidR="00371681" w:rsidRPr="00BC5F4C">
        <w:t xml:space="preserve">n my own </w:t>
      </w:r>
      <w:r w:rsidR="00385EA3" w:rsidRPr="00BC5F4C">
        <w:t>time</w:t>
      </w:r>
      <w:r w:rsidR="000F41A3">
        <w:t xml:space="preserve"> </w:t>
      </w:r>
      <w:r w:rsidRPr="00BC5F4C">
        <w:t xml:space="preserve">to improve my </w:t>
      </w:r>
      <w:r w:rsidR="00371681" w:rsidRPr="00BC5F4C">
        <w:t xml:space="preserve">skills. This </w:t>
      </w:r>
      <w:r w:rsidR="00385EA3" w:rsidRPr="00BC5F4C">
        <w:t>will</w:t>
      </w:r>
      <w:r w:rsidR="00371681" w:rsidRPr="00BC5F4C">
        <w:t xml:space="preserve"> enhance my employability because it demonstrates my </w:t>
      </w:r>
      <w:r w:rsidR="00385EA3" w:rsidRPr="00BC5F4C">
        <w:t xml:space="preserve">commitment to learning new skills and </w:t>
      </w:r>
      <w:r w:rsidR="00371681" w:rsidRPr="00BC5F4C">
        <w:t>ongoing development</w:t>
      </w:r>
      <w:r w:rsidR="00385EA3" w:rsidRPr="00BC5F4C">
        <w:t xml:space="preserve">, things that are important in a </w:t>
      </w:r>
      <w:r w:rsidR="00371681" w:rsidRPr="00BC5F4C">
        <w:t xml:space="preserve">professional </w:t>
      </w:r>
      <w:r w:rsidR="00385EA3" w:rsidRPr="00BC5F4C">
        <w:t>development capacity</w:t>
      </w:r>
      <w:r w:rsidR="00742405" w:rsidRPr="00BC5F4C">
        <w:t>.</w:t>
      </w:r>
      <w:r w:rsidR="00371681" w:rsidRPr="00BC5F4C">
        <w:t xml:space="preserve"> (Member C, Ma</w:t>
      </w:r>
      <w:r w:rsidR="00742405" w:rsidRPr="00BC5F4C">
        <w:t>le</w:t>
      </w:r>
      <w:r w:rsidR="00371681" w:rsidRPr="00BC5F4C">
        <w:t>)</w:t>
      </w:r>
    </w:p>
    <w:p w:rsidR="00BB6945" w:rsidRPr="00BC5F4C" w:rsidRDefault="00BB6945" w:rsidP="00DF0850">
      <w:r w:rsidRPr="00BC5F4C">
        <w:t xml:space="preserve">The second was that the portfolio helped </w:t>
      </w:r>
      <w:r w:rsidR="00A818BE" w:rsidRPr="00BC5F4C">
        <w:t>member</w:t>
      </w:r>
      <w:r w:rsidRPr="00BC5F4C">
        <w:t xml:space="preserve">s identify gaps in their knowledge and this awareness encouraged some members to undertake additional study to improve their learning. </w:t>
      </w:r>
    </w:p>
    <w:p w:rsidR="00BB6945" w:rsidRPr="00BC5F4C" w:rsidRDefault="00BB6945" w:rsidP="00DF0850">
      <w:pPr>
        <w:pStyle w:val="Quote"/>
      </w:pPr>
      <w:r w:rsidRPr="00BC5F4C">
        <w:t>The PIP</w:t>
      </w:r>
      <w:r w:rsidR="00362EDC" w:rsidRPr="00BC5F4C">
        <w:t xml:space="preserve"> [personal involvement portfolio]</w:t>
      </w:r>
      <w:r w:rsidRPr="00BC5F4C">
        <w:t xml:space="preserve"> has been important because I’m keeping a record of all my learning and development that’s specific to GM CHC and it has helped me spot where I'm a bit lacking in knowledge and so I have tried to address that so for example I have co</w:t>
      </w:r>
      <w:r w:rsidR="00B67417" w:rsidRPr="00BC5F4C">
        <w:t>mpleted a MOOC about Antibiotic</w:t>
      </w:r>
      <w:r w:rsidRPr="00BC5F4C">
        <w:t xml:space="preserve"> Resistance and know so much more now. (</w:t>
      </w:r>
      <w:r w:rsidR="00F85316" w:rsidRPr="00BC5F4C">
        <w:t xml:space="preserve">Member </w:t>
      </w:r>
      <w:r w:rsidR="00FD53C6" w:rsidRPr="00BC5F4C">
        <w:t>B,</w:t>
      </w:r>
      <w:r w:rsidR="00385EA3" w:rsidRPr="00BC5F4C">
        <w:t xml:space="preserve"> Ma</w:t>
      </w:r>
      <w:r w:rsidR="00742405" w:rsidRPr="00BC5F4C">
        <w:t>le</w:t>
      </w:r>
      <w:r w:rsidRPr="00BC5F4C">
        <w:t>)</w:t>
      </w:r>
    </w:p>
    <w:p w:rsidR="00BB6945" w:rsidRPr="00BC5F4C" w:rsidRDefault="00BB6945" w:rsidP="00DF0850">
      <w:r w:rsidRPr="00BC5F4C">
        <w:t xml:space="preserve">This subsequent additional learning frequently enhanced the </w:t>
      </w:r>
      <w:r w:rsidR="00A818BE" w:rsidRPr="00BC5F4C">
        <w:t>member</w:t>
      </w:r>
      <w:r w:rsidRPr="00BC5F4C">
        <w:t>s’ self-confidence and inspired greater involvement in public engagement events and activities</w:t>
      </w:r>
      <w:r w:rsidR="00F85316" w:rsidRPr="00BC5F4C">
        <w:t xml:space="preserve"> within the GM CHC project</w:t>
      </w:r>
      <w:r w:rsidRPr="00BC5F4C">
        <w:t xml:space="preserve">. </w:t>
      </w:r>
    </w:p>
    <w:p w:rsidR="00BB6945" w:rsidRPr="00BC5F4C" w:rsidRDefault="00F85316" w:rsidP="00DF0850">
      <w:r w:rsidRPr="00BC5F4C">
        <w:t>However, n</w:t>
      </w:r>
      <w:r w:rsidR="00BB6945" w:rsidRPr="00BC5F4C">
        <w:t xml:space="preserve">ot all the </w:t>
      </w:r>
      <w:r w:rsidR="00A818BE" w:rsidRPr="00BC5F4C">
        <w:t>member</w:t>
      </w:r>
      <w:r w:rsidR="00BB6945" w:rsidRPr="00BC5F4C">
        <w:t xml:space="preserve">s valued the portfolio as </w:t>
      </w:r>
      <w:r w:rsidR="00BB6945" w:rsidRPr="00BC5F4C">
        <w:rPr>
          <w:rFonts w:cstheme="minorHAnsi"/>
        </w:rPr>
        <w:t>a tool to record and evidence activities. The face to face consultations and exit interviews identified that t</w:t>
      </w:r>
      <w:r w:rsidR="00BB6945" w:rsidRPr="00BC5F4C">
        <w:t xml:space="preserve">he oldest members of the forum were </w:t>
      </w:r>
      <w:r w:rsidR="00BB6945" w:rsidRPr="00BC5F4C">
        <w:lastRenderedPageBreak/>
        <w:t xml:space="preserve">less enthusiastic about the portfolio than the other </w:t>
      </w:r>
      <w:r w:rsidR="00A818BE" w:rsidRPr="00BC5F4C">
        <w:t>member</w:t>
      </w:r>
      <w:r w:rsidR="00BB6945" w:rsidRPr="00BC5F4C">
        <w:t>s. The</w:t>
      </w:r>
      <w:r w:rsidR="008911F5" w:rsidRPr="00BC5F4C">
        <w:t>se</w:t>
      </w:r>
      <w:r w:rsidR="00EB353C">
        <w:t xml:space="preserve"> </w:t>
      </w:r>
      <w:r w:rsidR="00A818BE" w:rsidRPr="00BC5F4C">
        <w:t>member</w:t>
      </w:r>
      <w:r w:rsidR="00BB6945" w:rsidRPr="00BC5F4C">
        <w:t>s were all retired and this may have influenced their attitude towards this aspect of the portfolio.</w:t>
      </w:r>
      <w:r w:rsidR="00EB353C">
        <w:t xml:space="preserve">  </w:t>
      </w:r>
      <w:r w:rsidR="008911F5" w:rsidRPr="00BC5F4C">
        <w:t>T</w:t>
      </w:r>
      <w:r w:rsidR="00BB6945" w:rsidRPr="00BC5F4C">
        <w:t>he</w:t>
      </w:r>
      <w:r w:rsidR="008911F5" w:rsidRPr="00BC5F4C">
        <w:t>y</w:t>
      </w:r>
      <w:r w:rsidR="00BB6945" w:rsidRPr="00BC5F4C">
        <w:t xml:space="preserve"> felt they had little reason to catalogue their activities within the broader context of this being useful in obtaining employment or additional public service</w:t>
      </w:r>
      <w:r w:rsidR="000D5C6A" w:rsidRPr="00BC5F4C">
        <w:t xml:space="preserve"> role</w:t>
      </w:r>
      <w:r w:rsidR="00BB6945" w:rsidRPr="00BC5F4C">
        <w:t xml:space="preserve">s. </w:t>
      </w:r>
    </w:p>
    <w:p w:rsidR="00BB6945" w:rsidRPr="00BC5F4C" w:rsidRDefault="00BB6945" w:rsidP="00DF0850">
      <w:r w:rsidRPr="00BC5F4C">
        <w:t>Exit interviews with</w:t>
      </w:r>
      <w:r w:rsidR="000D5C6A" w:rsidRPr="00BC5F4C">
        <w:t xml:space="preserve"> the three</w:t>
      </w:r>
      <w:r w:rsidRPr="00BC5F4C">
        <w:t xml:space="preserve"> members who left the forum early provided a rich data source in which to explore how initial involvement in a public forum influenced </w:t>
      </w:r>
      <w:r w:rsidR="00A818BE" w:rsidRPr="00BC5F4C">
        <w:t>member</w:t>
      </w:r>
      <w:r w:rsidRPr="00BC5F4C">
        <w:t>s’ personal development.</w:t>
      </w:r>
      <w:r w:rsidR="00EB353C">
        <w:t xml:space="preserve">  </w:t>
      </w:r>
      <w:r w:rsidRPr="00BC5F4C">
        <w:t>For th</w:t>
      </w:r>
      <w:r w:rsidR="000D5C6A" w:rsidRPr="00BC5F4C">
        <w:t>e</w:t>
      </w:r>
      <w:r w:rsidRPr="00BC5F4C">
        <w:t>se members</w:t>
      </w:r>
      <w:r w:rsidR="000D5C6A" w:rsidRPr="00BC5F4C">
        <w:t>,</w:t>
      </w:r>
      <w:r w:rsidRPr="00BC5F4C">
        <w:t xml:space="preserve"> the portfolio played only a small role in enhancing their personal development but these skills had contributed to an improved sense of how to work effectively in a team</w:t>
      </w:r>
      <w:r w:rsidR="00073159" w:rsidRPr="00BC5F4C">
        <w:t xml:space="preserve"> or sharpened their reflective aptitude</w:t>
      </w:r>
      <w:r w:rsidRPr="00BC5F4C">
        <w:t>.</w:t>
      </w:r>
    </w:p>
    <w:p w:rsidR="00BB6945" w:rsidRPr="00BC5F4C" w:rsidRDefault="00BB6945" w:rsidP="00DF0850">
      <w:pPr>
        <w:pStyle w:val="Quote"/>
      </w:pPr>
      <w:r w:rsidRPr="00BC5F4C">
        <w:t>“I don’t think I really had the time to pick up new skills but writing down my personal statement did help me to appreciate that I had become a better listener and also that using the PIP</w:t>
      </w:r>
      <w:r w:rsidR="00073159" w:rsidRPr="00BC5F4C">
        <w:t xml:space="preserve"> [personal involvement portfolio]</w:t>
      </w:r>
      <w:r w:rsidRPr="00BC5F4C">
        <w:t xml:space="preserve"> was helping me hone my reflective skills”. (</w:t>
      </w:r>
      <w:r w:rsidR="000D5C6A" w:rsidRPr="00BC5F4C">
        <w:t xml:space="preserve">Early </w:t>
      </w:r>
      <w:r w:rsidRPr="00BC5F4C">
        <w:t xml:space="preserve">exit </w:t>
      </w:r>
      <w:r w:rsidR="00A818BE" w:rsidRPr="00BC5F4C">
        <w:t>member</w:t>
      </w:r>
      <w:r w:rsidR="00371681" w:rsidRPr="00BC5F4C">
        <w:t xml:space="preserve">1, </w:t>
      </w:r>
      <w:r w:rsidR="00742405" w:rsidRPr="00BC5F4C">
        <w:t>F</w:t>
      </w:r>
      <w:r w:rsidR="00371681" w:rsidRPr="00BC5F4C">
        <w:t>emale</w:t>
      </w:r>
      <w:r w:rsidRPr="00BC5F4C">
        <w:t>)</w:t>
      </w:r>
    </w:p>
    <w:p w:rsidR="00BB6945" w:rsidRPr="00BC5F4C" w:rsidRDefault="000847B6" w:rsidP="00DF0850">
      <w:r w:rsidRPr="00BC5F4C">
        <w:t>Many</w:t>
      </w:r>
      <w:r w:rsidR="00EB353C">
        <w:t xml:space="preserve"> </w:t>
      </w:r>
      <w:r w:rsidR="00A818BE" w:rsidRPr="00BC5F4C">
        <w:t>member</w:t>
      </w:r>
      <w:r w:rsidR="00BB6945" w:rsidRPr="00BC5F4C">
        <w:t>s (N=7</w:t>
      </w:r>
      <w:r w:rsidR="00B324E5" w:rsidRPr="00BC5F4C">
        <w:t>, five of whom were women</w:t>
      </w:r>
      <w:r w:rsidR="00BB6945" w:rsidRPr="00BC5F4C">
        <w:t>)</w:t>
      </w:r>
      <w:r w:rsidR="00B324E5" w:rsidRPr="00BC5F4C">
        <w:t>,</w:t>
      </w:r>
      <w:r w:rsidR="00BB6945" w:rsidRPr="00BC5F4C">
        <w:t xml:space="preserve"> however</w:t>
      </w:r>
      <w:r w:rsidR="00B324E5" w:rsidRPr="00BC5F4C">
        <w:t>,</w:t>
      </w:r>
      <w:r w:rsidR="00BB6945" w:rsidRPr="00BC5F4C">
        <w:t xml:space="preserve"> thought the portfolio was very useful for documenting their self-development. The portfolio worked well because it facilitated the development of personal skills, provided members with a hard</w:t>
      </w:r>
      <w:r w:rsidR="00B324E5" w:rsidRPr="00BC5F4C">
        <w:t>-copy</w:t>
      </w:r>
      <w:r w:rsidR="00BB6945" w:rsidRPr="00BC5F4C">
        <w:t xml:space="preserve"> record of involvement and was an effective way of learning and developing both individually and for the programme. However this appeared to be linked to gender and previous experience of using reflection in a professional capacity. Male </w:t>
      </w:r>
      <w:r w:rsidRPr="00BC5F4C">
        <w:t xml:space="preserve">forum </w:t>
      </w:r>
      <w:r w:rsidR="00A818BE" w:rsidRPr="00BC5F4C">
        <w:t>member</w:t>
      </w:r>
      <w:r w:rsidR="00BB6945" w:rsidRPr="00BC5F4C">
        <w:t xml:space="preserve">s primarily valued the portfolio for its utility as a record of achievement. </w:t>
      </w:r>
    </w:p>
    <w:p w:rsidR="00BB6945" w:rsidRPr="00BC5F4C" w:rsidRDefault="00BB6945" w:rsidP="00DF0850">
      <w:pPr>
        <w:pStyle w:val="Quote"/>
      </w:pPr>
      <w:r w:rsidRPr="00BC5F4C">
        <w:t>“The PIP</w:t>
      </w:r>
      <w:r w:rsidR="00AB0FF3" w:rsidRPr="00BC5F4C">
        <w:t xml:space="preserve"> [personal involvement portfolio]</w:t>
      </w:r>
      <w:r w:rsidR="00AB0FF3">
        <w:t xml:space="preserve"> </w:t>
      </w:r>
      <w:r w:rsidRPr="00BC5F4C">
        <w:t>is a useful document for anyone wishing to apply for work or any voluntary role. It is a good document to support any application as it shows commitment, willingness to learn and contribute as well to self-development”.  (</w:t>
      </w:r>
      <w:r w:rsidR="00B324E5" w:rsidRPr="00BC5F4C">
        <w:t xml:space="preserve">Member </w:t>
      </w:r>
      <w:r w:rsidR="00371681" w:rsidRPr="00BC5F4C">
        <w:t>D, Ma</w:t>
      </w:r>
      <w:r w:rsidR="00742405" w:rsidRPr="00BC5F4C">
        <w:t>le</w:t>
      </w:r>
      <w:r w:rsidRPr="00BC5F4C">
        <w:t>)</w:t>
      </w:r>
    </w:p>
    <w:p w:rsidR="00BB6945" w:rsidRPr="00BC5F4C" w:rsidRDefault="00BB6945" w:rsidP="00DF0850">
      <w:r w:rsidRPr="00BC5F4C">
        <w:lastRenderedPageBreak/>
        <w:t xml:space="preserve">Female </w:t>
      </w:r>
      <w:r w:rsidR="000847B6" w:rsidRPr="00BC5F4C">
        <w:t xml:space="preserve">forum </w:t>
      </w:r>
      <w:r w:rsidR="00A818BE" w:rsidRPr="00BC5F4C">
        <w:t>member</w:t>
      </w:r>
      <w:r w:rsidRPr="00BC5F4C">
        <w:t>s, however, also valued the portfolio because it facilitated personal learning and developmen</w:t>
      </w:r>
      <w:r w:rsidR="000847B6" w:rsidRPr="00BC5F4C">
        <w:t>t</w:t>
      </w:r>
      <w:r w:rsidR="00BD750A" w:rsidRPr="00BC5F4C">
        <w:t>,</w:t>
      </w:r>
      <w:r w:rsidR="000847B6" w:rsidRPr="00BC5F4C">
        <w:t xml:space="preserve"> particularly those who had previous experience of using reflection in a professional capacity</w:t>
      </w:r>
      <w:r w:rsidRPr="00BC5F4C">
        <w:t>.</w:t>
      </w:r>
    </w:p>
    <w:p w:rsidR="00BB6945" w:rsidRPr="00BC5F4C" w:rsidRDefault="00BB6945" w:rsidP="00DF0850">
      <w:pPr>
        <w:pStyle w:val="Quote"/>
      </w:pPr>
      <w:r w:rsidRPr="00BC5F4C">
        <w:t xml:space="preserve">I have experience of evaluating my learning in a number of ways.  For example in the courses I have undertaken in </w:t>
      </w:r>
      <w:r w:rsidR="00BD750A" w:rsidRPr="00BC5F4C">
        <w:t>[name of c</w:t>
      </w:r>
      <w:r w:rsidR="000F41A3">
        <w:t>ompany</w:t>
      </w:r>
      <w:r w:rsidR="00BD750A" w:rsidRPr="00BC5F4C">
        <w:t>]</w:t>
      </w:r>
      <w:r w:rsidRPr="00BC5F4C">
        <w:t>, maintaining a reflective journal was an essential learning tool and contributory element.  Self-awareness has been engendered into both my formal learning and operational work.  So writing it down is not new to me.  I am also an organised person and like to review what I have done, reflect, so I can identify learning points to fulfil my drive to develop myself. (</w:t>
      </w:r>
      <w:r w:rsidR="00BD750A" w:rsidRPr="00BC5F4C">
        <w:t xml:space="preserve">Member </w:t>
      </w:r>
      <w:r w:rsidR="00371681" w:rsidRPr="00BC5F4C">
        <w:t>E</w:t>
      </w:r>
      <w:r w:rsidR="00742405" w:rsidRPr="00BC5F4C">
        <w:t>, Female</w:t>
      </w:r>
      <w:r w:rsidRPr="00BC5F4C">
        <w:t>)</w:t>
      </w:r>
    </w:p>
    <w:p w:rsidR="00BB6945" w:rsidRPr="00BC5F4C" w:rsidRDefault="00BB6945" w:rsidP="00DF0850">
      <w:r w:rsidRPr="00BC5F4C">
        <w:t xml:space="preserve">The degree to which gender may affect </w:t>
      </w:r>
      <w:r w:rsidR="00A818BE" w:rsidRPr="00BC5F4C">
        <w:t>member</w:t>
      </w:r>
      <w:r w:rsidRPr="00BC5F4C">
        <w:t>s’ relationship to diary based approaches to learning and development will be considered in the discussion.</w:t>
      </w:r>
    </w:p>
    <w:p w:rsidR="00BB6945" w:rsidRPr="00BC5F4C" w:rsidRDefault="00BB6945" w:rsidP="00DF0850">
      <w:r w:rsidRPr="00BC5F4C">
        <w:t xml:space="preserve">The single most important outcome reported by </w:t>
      </w:r>
      <w:r w:rsidR="00BD750A" w:rsidRPr="00BC5F4C">
        <w:t xml:space="preserve">eight </w:t>
      </w:r>
      <w:r w:rsidRPr="00BC5F4C">
        <w:t>forum member</w:t>
      </w:r>
      <w:r w:rsidR="00F846B0" w:rsidRPr="00BC5F4C">
        <w:t>s was increased self-confidence</w:t>
      </w:r>
      <w:r w:rsidRPr="00BC5F4C">
        <w:t>.</w:t>
      </w:r>
      <w:r w:rsidR="00AB0FF3">
        <w:t xml:space="preserve">  </w:t>
      </w:r>
      <w:r w:rsidR="00CD2C4D" w:rsidRPr="00BC5F4C">
        <w:t xml:space="preserve">This </w:t>
      </w:r>
      <w:r w:rsidRPr="00BC5F4C">
        <w:t xml:space="preserve">was typically described as a growing sense of belief that </w:t>
      </w:r>
      <w:r w:rsidR="00CD2C4D" w:rsidRPr="00BC5F4C">
        <w:t>they</w:t>
      </w:r>
      <w:r w:rsidRPr="00BC5F4C">
        <w:t xml:space="preserve"> could take part and be effective in public engagement activities. During the first year of the forum</w:t>
      </w:r>
      <w:r w:rsidR="00CD2C4D" w:rsidRPr="00BC5F4C">
        <w:t>,</w:t>
      </w:r>
      <w:r w:rsidR="00AB0FF3">
        <w:t xml:space="preserve"> </w:t>
      </w:r>
      <w:r w:rsidR="00A818BE" w:rsidRPr="00BC5F4C">
        <w:t>member</w:t>
      </w:r>
      <w:r w:rsidRPr="00BC5F4C">
        <w:t xml:space="preserve">s did not feel confident enough to </w:t>
      </w:r>
      <w:r w:rsidR="00CD2C4D" w:rsidRPr="00BC5F4C">
        <w:t xml:space="preserve">help out </w:t>
      </w:r>
      <w:r w:rsidRPr="00BC5F4C">
        <w:t>at public engagement events. In the final six months of the project</w:t>
      </w:r>
      <w:r w:rsidR="005D23AC" w:rsidRPr="00BC5F4C">
        <w:t>, their developing</w:t>
      </w:r>
      <w:r w:rsidRPr="00BC5F4C">
        <w:t xml:space="preserve"> self-confidence saw </w:t>
      </w:r>
      <w:r w:rsidR="00CD2C4D" w:rsidRPr="00BC5F4C">
        <w:t xml:space="preserve">some </w:t>
      </w:r>
      <w:r w:rsidR="00A818BE" w:rsidRPr="00BC5F4C">
        <w:t>member</w:t>
      </w:r>
      <w:r w:rsidRPr="00BC5F4C">
        <w:t xml:space="preserve">s </w:t>
      </w:r>
      <w:r w:rsidR="00CD2C4D" w:rsidRPr="00BC5F4C">
        <w:t xml:space="preserve">participate in </w:t>
      </w:r>
      <w:r w:rsidRPr="00BC5F4C">
        <w:t>public engagement events</w:t>
      </w:r>
      <w:r w:rsidR="00CD2C4D" w:rsidRPr="00BC5F4C">
        <w:t>,</w:t>
      </w:r>
      <w:r w:rsidR="005D23AC" w:rsidRPr="00BC5F4C">
        <w:t xml:space="preserve"> e</w:t>
      </w:r>
      <w:r w:rsidRPr="00BC5F4C">
        <w:t>ngag</w:t>
      </w:r>
      <w:r w:rsidR="005D23AC" w:rsidRPr="00BC5F4C">
        <w:t>ing</w:t>
      </w:r>
      <w:r w:rsidRPr="00BC5F4C">
        <w:t xml:space="preserve"> in discussions with the public, </w:t>
      </w:r>
      <w:r w:rsidR="005D23AC" w:rsidRPr="00BC5F4C">
        <w:t xml:space="preserve">running </w:t>
      </w:r>
      <w:r w:rsidRPr="00BC5F4C">
        <w:t>activities with school children and co-design</w:t>
      </w:r>
      <w:r w:rsidR="005D23AC" w:rsidRPr="00BC5F4C">
        <w:t>ing</w:t>
      </w:r>
      <w:r w:rsidRPr="00BC5F4C">
        <w:t xml:space="preserve"> and deliver</w:t>
      </w:r>
      <w:r w:rsidR="005D23AC" w:rsidRPr="00BC5F4C">
        <w:t xml:space="preserve">ing </w:t>
      </w:r>
      <w:r w:rsidRPr="00BC5F4C">
        <w:t xml:space="preserve">workshops </w:t>
      </w:r>
      <w:r w:rsidR="005D23AC" w:rsidRPr="00BC5F4C">
        <w:t>for</w:t>
      </w:r>
      <w:r w:rsidRPr="00BC5F4C">
        <w:t xml:space="preserve"> young people.</w:t>
      </w:r>
    </w:p>
    <w:p w:rsidR="00BB6945" w:rsidRPr="00BC5F4C" w:rsidRDefault="00742405" w:rsidP="00DF0850">
      <w:pPr>
        <w:pStyle w:val="Quote"/>
      </w:pPr>
      <w:r w:rsidRPr="00BC5F4C">
        <w:t xml:space="preserve">Even though </w:t>
      </w:r>
      <w:r w:rsidR="00BB6945" w:rsidRPr="00BC5F4C">
        <w:t xml:space="preserve">I </w:t>
      </w:r>
      <w:r w:rsidRPr="00BC5F4C">
        <w:t>am used to leading, facilitating and generating discussion amongst groups and individuals when we started I didn’t feel confident about going out and getting involved in the public engagement activities. I've grown in confidence loads though and I have done loads of different activities and events this year and loved doing them. (Member J, Female)</w:t>
      </w:r>
    </w:p>
    <w:p w:rsidR="00BB6945" w:rsidRPr="00BC5F4C" w:rsidRDefault="005D23AC" w:rsidP="00DF0850">
      <w:r w:rsidRPr="00BC5F4C">
        <w:lastRenderedPageBreak/>
        <w:t xml:space="preserve">Data from the </w:t>
      </w:r>
      <w:r w:rsidR="00BB6945" w:rsidRPr="00BC5F4C">
        <w:t xml:space="preserve">face to face consultation sessions revealed that female members were particularly effusive about the affect the portfolio had on their transferable skills and the broader application of the newly acquired skills to other aspects of their lives. For some this meant taking part in digital activities which they had not previously come into contact with or did not have the confidence or expertise to tackle. For others it also encouraged health and wellbeing related behaviour change. </w:t>
      </w:r>
    </w:p>
    <w:p w:rsidR="00BB6945" w:rsidRPr="00BC5F4C" w:rsidRDefault="00BB6945" w:rsidP="00DF0850">
      <w:pPr>
        <w:pStyle w:val="Quote"/>
      </w:pPr>
      <w:r w:rsidRPr="00BC5F4C">
        <w:t>“It has encouraged me to apply knowledge acquirement to things I could not do before – taking part in webinars, using doodle poll e.g. joining the on</w:t>
      </w:r>
      <w:r w:rsidR="00CA3FEF" w:rsidRPr="00BC5F4C">
        <w:t>-</w:t>
      </w:r>
      <w:r w:rsidRPr="00BC5F4C">
        <w:t xml:space="preserve">line </w:t>
      </w:r>
      <w:r w:rsidR="00BD25D1" w:rsidRPr="00BC5F4C">
        <w:t xml:space="preserve">[discussion] </w:t>
      </w:r>
      <w:r w:rsidRPr="00BC5F4C">
        <w:t xml:space="preserve">group for the </w:t>
      </w:r>
      <w:r w:rsidR="00770B2F" w:rsidRPr="00BC5F4C">
        <w:t xml:space="preserve">[public engagement activity] </w:t>
      </w:r>
      <w:r w:rsidR="005F0241" w:rsidRPr="00BC5F4C">
        <w:t>was very self-</w:t>
      </w:r>
      <w:r w:rsidRPr="00BC5F4C">
        <w:t>motivating and helped me improve my fitness”. (</w:t>
      </w:r>
      <w:r w:rsidR="00770B2F" w:rsidRPr="00BC5F4C">
        <w:t xml:space="preserve">Member </w:t>
      </w:r>
      <w:r w:rsidR="005F0241" w:rsidRPr="00BC5F4C">
        <w:t xml:space="preserve">F, </w:t>
      </w:r>
      <w:r w:rsidR="00742405" w:rsidRPr="00BC5F4C">
        <w:t>Female</w:t>
      </w:r>
      <w:r w:rsidRPr="00BC5F4C">
        <w:t>)</w:t>
      </w:r>
    </w:p>
    <w:p w:rsidR="00BB6945" w:rsidRPr="00BC5F4C" w:rsidRDefault="00770B2F" w:rsidP="00DF0850">
      <w:r w:rsidRPr="00BC5F4C">
        <w:t>Overall, i</w:t>
      </w:r>
      <w:r w:rsidR="00BB6945" w:rsidRPr="00BC5F4C">
        <w:t xml:space="preserve">t may be that this very pragmatic aspect of a </w:t>
      </w:r>
      <w:r w:rsidR="00A818BE" w:rsidRPr="00BC5F4C">
        <w:t>member</w:t>
      </w:r>
      <w:r w:rsidR="00BB6945" w:rsidRPr="00BC5F4C">
        <w:t xml:space="preserve">’s involvement in a public forum can help to demonstrate how the acquisition of tangible skills contributes to personal development. </w:t>
      </w:r>
    </w:p>
    <w:p w:rsidR="00BB6945" w:rsidRPr="00BC5F4C" w:rsidRDefault="006E4AFA" w:rsidP="00DF0850">
      <w:pPr>
        <w:pStyle w:val="Heading2"/>
      </w:pPr>
      <w:r w:rsidRPr="00BC5F4C">
        <w:t>C</w:t>
      </w:r>
      <w:r w:rsidR="00BB6945" w:rsidRPr="00BC5F4C">
        <w:t xml:space="preserve">onfiguration 2 – Valuing the </w:t>
      </w:r>
      <w:r w:rsidR="00BB6945" w:rsidRPr="00BC5F4C">
        <w:rPr>
          <w:rFonts w:cstheme="minorHAnsi"/>
        </w:rPr>
        <w:t>portfolio as</w:t>
      </w:r>
      <w:r w:rsidR="00661AAD" w:rsidRPr="00BC5F4C">
        <w:rPr>
          <w:rFonts w:cstheme="minorHAnsi"/>
        </w:rPr>
        <w:t xml:space="preserve"> a</w:t>
      </w:r>
      <w:r w:rsidR="00BB6945" w:rsidRPr="00BC5F4C">
        <w:rPr>
          <w:rFonts w:cstheme="minorHAnsi"/>
        </w:rPr>
        <w:t xml:space="preserve"> tool to facilitate r</w:t>
      </w:r>
      <w:r w:rsidR="00BB6945" w:rsidRPr="00BC5F4C">
        <w:t xml:space="preserve">eflective practice </w:t>
      </w:r>
    </w:p>
    <w:p w:rsidR="00BB6945" w:rsidRPr="00BC5F4C" w:rsidRDefault="00FC0820" w:rsidP="00DF0850">
      <w:r w:rsidRPr="00BC5F4C">
        <w:t>This configuration suggests that, w</w:t>
      </w:r>
      <w:r w:rsidR="00BB6945" w:rsidRPr="00BC5F4C">
        <w:t xml:space="preserve">hen female </w:t>
      </w:r>
      <w:r w:rsidR="004361FC" w:rsidRPr="00BC5F4C">
        <w:t xml:space="preserve">forum </w:t>
      </w:r>
      <w:r w:rsidR="00A818BE" w:rsidRPr="00BC5F4C">
        <w:t>member</w:t>
      </w:r>
      <w:r w:rsidR="00BB6945" w:rsidRPr="00BC5F4C">
        <w:t xml:space="preserve">s had </w:t>
      </w:r>
      <w:r w:rsidR="004361FC" w:rsidRPr="00BC5F4C">
        <w:t>previous</w:t>
      </w:r>
      <w:r w:rsidR="00BB6945" w:rsidRPr="00BC5F4C">
        <w:t xml:space="preserve"> experience of using reflective practice in a professional capacity </w:t>
      </w:r>
      <w:r w:rsidR="00112345" w:rsidRPr="00BC5F4C">
        <w:rPr>
          <w:b/>
        </w:rPr>
        <w:t>(C</w:t>
      </w:r>
      <w:r w:rsidR="00BB6945" w:rsidRPr="00BC5F4C">
        <w:rPr>
          <w:b/>
        </w:rPr>
        <w:t>)</w:t>
      </w:r>
      <w:r w:rsidR="00112345" w:rsidRPr="00BC5F4C">
        <w:rPr>
          <w:b/>
        </w:rPr>
        <w:t>,</w:t>
      </w:r>
      <w:r w:rsidR="00BB6945" w:rsidRPr="00BC5F4C">
        <w:t xml:space="preserve"> the personal motivation to adopt reflective practice to supports ones’ personal development </w:t>
      </w:r>
      <w:r w:rsidR="00BB6945" w:rsidRPr="00BC5F4C">
        <w:rPr>
          <w:b/>
        </w:rPr>
        <w:t>(M)</w:t>
      </w:r>
      <w:r w:rsidR="00BB6945" w:rsidRPr="00BC5F4C">
        <w:t xml:space="preserve"> led to enhanced self-confidence and self-awareness </w:t>
      </w:r>
      <w:r w:rsidR="00BB6945" w:rsidRPr="00BC5F4C">
        <w:rPr>
          <w:b/>
        </w:rPr>
        <w:t>(O)</w:t>
      </w:r>
      <w:r w:rsidR="00BB6945" w:rsidRPr="00BC5F4C">
        <w:t>.As noted in configuration 1</w:t>
      </w:r>
      <w:r w:rsidR="00112345" w:rsidRPr="00BC5F4C">
        <w:t>,</w:t>
      </w:r>
      <w:r w:rsidR="00BB6945" w:rsidRPr="00BC5F4C">
        <w:t xml:space="preserve"> previous experience of using reflective practice to support professional and personal development appeared to be the most important enabler of </w:t>
      </w:r>
      <w:r w:rsidR="00112345" w:rsidRPr="00BC5F4C">
        <w:t>using</w:t>
      </w:r>
      <w:r w:rsidR="00BB6945" w:rsidRPr="00BC5F4C">
        <w:t xml:space="preserve"> the portfolio as more than </w:t>
      </w:r>
      <w:r w:rsidR="00BB6945" w:rsidRPr="00BC5F4C">
        <w:rPr>
          <w:rFonts w:cstheme="minorHAnsi"/>
        </w:rPr>
        <w:t>a tool to record and evidence activities</w:t>
      </w:r>
      <w:r w:rsidR="00BB6945" w:rsidRPr="00BC5F4C">
        <w:t xml:space="preserve"> . </w:t>
      </w:r>
    </w:p>
    <w:p w:rsidR="00BB6945" w:rsidRPr="00BC5F4C" w:rsidRDefault="00A13EFD" w:rsidP="00DF0850">
      <w:r w:rsidRPr="00BC5F4C">
        <w:t>W</w:t>
      </w:r>
      <w:r w:rsidR="00BB6945" w:rsidRPr="00BC5F4C">
        <w:t xml:space="preserve">hilst </w:t>
      </w:r>
      <w:r w:rsidR="00FF644F" w:rsidRPr="00BC5F4C">
        <w:t>many</w:t>
      </w:r>
      <w:r w:rsidR="00AB0FF3">
        <w:t xml:space="preserve"> </w:t>
      </w:r>
      <w:r w:rsidR="00A818BE" w:rsidRPr="00BC5F4C">
        <w:t>member</w:t>
      </w:r>
      <w:r w:rsidR="00BB6945" w:rsidRPr="00BC5F4C">
        <w:t>s used reflection in some capacity</w:t>
      </w:r>
      <w:r w:rsidR="00FF644F" w:rsidRPr="00BC5F4C">
        <w:t>,</w:t>
      </w:r>
      <w:r w:rsidR="00BB6945" w:rsidRPr="00BC5F4C">
        <w:t xml:space="preserve"> e.g. to demonstrate lessons learnt</w:t>
      </w:r>
      <w:r w:rsidR="00FF644F" w:rsidRPr="00BC5F4C">
        <w:t>,</w:t>
      </w:r>
      <w:r w:rsidR="00BB6945" w:rsidRPr="00BC5F4C">
        <w:t xml:space="preserve"> only certain </w:t>
      </w:r>
      <w:r w:rsidR="00A818BE" w:rsidRPr="00BC5F4C">
        <w:t>member</w:t>
      </w:r>
      <w:r w:rsidR="00BB6945" w:rsidRPr="00BC5F4C">
        <w:t xml:space="preserve">s used the portfolio as a mechanism </w:t>
      </w:r>
      <w:r w:rsidR="00FF644F" w:rsidRPr="00BC5F4C">
        <w:t>that</w:t>
      </w:r>
      <w:r w:rsidR="00BB6945" w:rsidRPr="00BC5F4C">
        <w:t xml:space="preserve"> enabled and structured reflection and reflective learning. All th</w:t>
      </w:r>
      <w:r w:rsidR="00FF644F" w:rsidRPr="00BC5F4C">
        <w:t>re</w:t>
      </w:r>
      <w:r w:rsidR="00BB6945" w:rsidRPr="00BC5F4C">
        <w:t xml:space="preserve">e younger </w:t>
      </w:r>
      <w:r w:rsidR="00A818BE" w:rsidRPr="00BC5F4C">
        <w:t>member</w:t>
      </w:r>
      <w:r w:rsidR="00BB6945" w:rsidRPr="00BC5F4C">
        <w:t>s were either studying, had recently completed their studies or were going back to studying</w:t>
      </w:r>
      <w:r w:rsidR="00FF644F" w:rsidRPr="00BC5F4C">
        <w:t xml:space="preserve">; </w:t>
      </w:r>
      <w:r w:rsidR="00BB6945" w:rsidRPr="00BC5F4C">
        <w:t>reflection formed or had formed part of their learning programme. However</w:t>
      </w:r>
      <w:r w:rsidR="00FF644F" w:rsidRPr="00BC5F4C">
        <w:t>,</w:t>
      </w:r>
      <w:r w:rsidR="00BB6945" w:rsidRPr="00BC5F4C">
        <w:t xml:space="preserve"> it was notable that the two </w:t>
      </w:r>
      <w:r w:rsidR="00E00695" w:rsidRPr="00BC5F4C">
        <w:t xml:space="preserve">young </w:t>
      </w:r>
      <w:r w:rsidR="00E008C8" w:rsidRPr="00BC5F4C">
        <w:t>men</w:t>
      </w:r>
      <w:r w:rsidR="00BB6945" w:rsidRPr="00BC5F4C">
        <w:t xml:space="preserve"> used reflection at a superficial level</w:t>
      </w:r>
      <w:r w:rsidR="00E00695" w:rsidRPr="00BC5F4C">
        <w:t>,</w:t>
      </w:r>
      <w:r w:rsidR="00BB6945" w:rsidRPr="00BC5F4C">
        <w:t xml:space="preserve"> primarily to help them identify skills gap</w:t>
      </w:r>
      <w:r w:rsidR="00E00695" w:rsidRPr="00BC5F4C">
        <w:t>s,</w:t>
      </w:r>
      <w:r w:rsidR="00BB6945" w:rsidRPr="00BC5F4C">
        <w:t xml:space="preserve"> as part of their broader commitment to enhancing their </w:t>
      </w:r>
      <w:r w:rsidR="00BB6945" w:rsidRPr="00BC5F4C">
        <w:lastRenderedPageBreak/>
        <w:t xml:space="preserve">employability. The younger </w:t>
      </w:r>
      <w:r w:rsidR="00E00695" w:rsidRPr="00BC5F4C">
        <w:t>woman,</w:t>
      </w:r>
      <w:r w:rsidR="00BB6945" w:rsidRPr="00BC5F4C">
        <w:t xml:space="preserve"> however</w:t>
      </w:r>
      <w:r w:rsidR="00E00695" w:rsidRPr="00BC5F4C">
        <w:t>,</w:t>
      </w:r>
      <w:r w:rsidR="00BB6945" w:rsidRPr="00BC5F4C">
        <w:t xml:space="preserve"> engaged in critical reflection as a means of supporting and facilitating her ability to engage in challenging </w:t>
      </w:r>
      <w:r w:rsidR="00E00695" w:rsidRPr="00BC5F4C">
        <w:t xml:space="preserve">PEI </w:t>
      </w:r>
      <w:r w:rsidR="00BB6945" w:rsidRPr="00BC5F4C">
        <w:t xml:space="preserve">pursuits and gain meaningful insights. </w:t>
      </w:r>
    </w:p>
    <w:p w:rsidR="00BB6945" w:rsidRPr="00BC5F4C" w:rsidRDefault="00E00695" w:rsidP="00DF0850">
      <w:r w:rsidRPr="00BC5F4C">
        <w:t xml:space="preserve">The data </w:t>
      </w:r>
      <w:r w:rsidR="00BB6945" w:rsidRPr="00BC5F4C">
        <w:t xml:space="preserve">suggested that it was only female </w:t>
      </w:r>
      <w:r w:rsidRPr="00BC5F4C">
        <w:t xml:space="preserve">forum </w:t>
      </w:r>
      <w:r w:rsidR="00C0581D" w:rsidRPr="00BC5F4C">
        <w:t>member</w:t>
      </w:r>
      <w:r w:rsidR="00BB6945" w:rsidRPr="00BC5F4C">
        <w:t xml:space="preserve">s, especially those who had previously </w:t>
      </w:r>
      <w:r w:rsidRPr="00BC5F4C">
        <w:t>used</w:t>
      </w:r>
      <w:r w:rsidR="00BB6945" w:rsidRPr="00BC5F4C">
        <w:t xml:space="preserve"> reflective practice</w:t>
      </w:r>
      <w:r w:rsidR="00763FEF" w:rsidRPr="00BC5F4C">
        <w:t xml:space="preserve"> (as quoted above)</w:t>
      </w:r>
      <w:r w:rsidR="00BB6945" w:rsidRPr="00BC5F4C">
        <w:t xml:space="preserve">, who actively valued reflection and pursued it to the point when they became capable of critical </w:t>
      </w:r>
      <w:r w:rsidR="006C23F9" w:rsidRPr="00BC5F4C">
        <w:t xml:space="preserve">reflection. </w:t>
      </w:r>
      <w:r w:rsidR="00BB6945" w:rsidRPr="00BC5F4C">
        <w:t>When they had attained this level of reflection</w:t>
      </w:r>
      <w:r w:rsidRPr="00BC5F4C">
        <w:t>,</w:t>
      </w:r>
      <w:r w:rsidR="00BB6945" w:rsidRPr="00BC5F4C">
        <w:t xml:space="preserve"> they </w:t>
      </w:r>
      <w:r w:rsidR="009E27DD" w:rsidRPr="00BC5F4C">
        <w:t>described how</w:t>
      </w:r>
      <w:r w:rsidR="00BB6945" w:rsidRPr="00BC5F4C">
        <w:t xml:space="preserve"> th</w:t>
      </w:r>
      <w:r w:rsidR="009E27DD" w:rsidRPr="00BC5F4C">
        <w:t>is</w:t>
      </w:r>
      <w:r w:rsidR="00BB6945" w:rsidRPr="00BC5F4C">
        <w:t xml:space="preserve"> process had enhanced their personal development. </w:t>
      </w:r>
    </w:p>
    <w:p w:rsidR="00BB6945" w:rsidRPr="00BC5F4C" w:rsidRDefault="00BB6945" w:rsidP="00DF0850">
      <w:pPr>
        <w:pStyle w:val="Quote"/>
      </w:pPr>
      <w:r w:rsidRPr="00BC5F4C">
        <w:t xml:space="preserve">I was used to being reflective in my professional life but I am retired so it had been a while since I had used these skills. I always knew that it was just a case of working to reignite my skills. I have done that and acquired new skills as well. </w:t>
      </w:r>
      <w:r w:rsidR="00AF0EAE" w:rsidRPr="00BC5F4C">
        <w:t xml:space="preserve">(Early exit member 2, Female) </w:t>
      </w:r>
    </w:p>
    <w:p w:rsidR="00BB6945" w:rsidRPr="00BC5F4C" w:rsidRDefault="00BB6945" w:rsidP="00DF0850">
      <w:r w:rsidRPr="00BC5F4C">
        <w:rPr>
          <w:shd w:val="clear" w:color="auto" w:fill="FFFFFF"/>
        </w:rPr>
        <w:t>Acquiring a</w:t>
      </w:r>
      <w:r w:rsidRPr="00BC5F4C">
        <w:rPr>
          <w:bCs/>
          <w:shd w:val="clear" w:color="auto" w:fill="FFFFFF"/>
        </w:rPr>
        <w:t xml:space="preserve">ctive listening skills was an important personal outcome for </w:t>
      </w:r>
      <w:r w:rsidR="00C0581D" w:rsidRPr="00BC5F4C">
        <w:rPr>
          <w:shd w:val="clear" w:color="auto" w:fill="FFFFFF"/>
        </w:rPr>
        <w:t>member</w:t>
      </w:r>
      <w:r w:rsidRPr="00BC5F4C">
        <w:rPr>
          <w:shd w:val="clear" w:color="auto" w:fill="FFFFFF"/>
        </w:rPr>
        <w:t>s for a number of reason</w:t>
      </w:r>
      <w:r w:rsidRPr="00BC5F4C">
        <w:t>s.</w:t>
      </w:r>
      <w:r w:rsidR="00362EDC">
        <w:t xml:space="preserve">  </w:t>
      </w:r>
      <w:r w:rsidR="00BD777E" w:rsidRPr="00BC5F4C">
        <w:t>I</w:t>
      </w:r>
      <w:r w:rsidRPr="00BC5F4C">
        <w:t xml:space="preserve">t helped them build and maintain relationships with fellow public forum members, had a positive effect on their behaviour in forum meetings, workshops and public engagement activities and </w:t>
      </w:r>
      <w:r w:rsidR="00BD777E" w:rsidRPr="00BC5F4C">
        <w:t>allowed</w:t>
      </w:r>
      <w:r w:rsidRPr="00BC5F4C">
        <w:t xml:space="preserve"> them </w:t>
      </w:r>
      <w:r w:rsidR="00BD777E" w:rsidRPr="00BC5F4C">
        <w:t xml:space="preserve">to </w:t>
      </w:r>
      <w:r w:rsidRPr="00BC5F4C">
        <w:t xml:space="preserve">see how much they could learn from others if they </w:t>
      </w:r>
      <w:r w:rsidR="00BD777E" w:rsidRPr="00BC5F4C">
        <w:t>actively</w:t>
      </w:r>
      <w:r w:rsidRPr="00BC5F4C">
        <w:t xml:space="preserve"> listened to and focused on the speakers’ message and point of view. This inspired </w:t>
      </w:r>
      <w:r w:rsidR="00BD777E" w:rsidRPr="00BC5F4C">
        <w:t>members</w:t>
      </w:r>
      <w:r w:rsidRPr="00BC5F4C">
        <w:t xml:space="preserve"> to be more considered in their response to others</w:t>
      </w:r>
      <w:r w:rsidR="00A80F6B" w:rsidRPr="00BC5F4C">
        <w:t xml:space="preserve">, a </w:t>
      </w:r>
      <w:r w:rsidRPr="00BC5F4C">
        <w:t xml:space="preserve">skill used to good effect </w:t>
      </w:r>
      <w:r w:rsidR="000F41A3">
        <w:t xml:space="preserve">when </w:t>
      </w:r>
      <w:r w:rsidR="00A80F6B" w:rsidRPr="00BC5F4C">
        <w:t>discussing use of health data with</w:t>
      </w:r>
      <w:r w:rsidRPr="00BC5F4C">
        <w:t xml:space="preserve"> members of the public </w:t>
      </w:r>
      <w:r w:rsidR="00A80F6B" w:rsidRPr="00BC5F4C">
        <w:t>at public engagement events</w:t>
      </w:r>
      <w:r w:rsidRPr="00BC5F4C">
        <w:t>.</w:t>
      </w:r>
    </w:p>
    <w:p w:rsidR="00BB6945" w:rsidRPr="00BC5F4C" w:rsidRDefault="00BB6945" w:rsidP="00DF0850">
      <w:r w:rsidRPr="00BC5F4C">
        <w:t>Collaborative working skills was a</w:t>
      </w:r>
      <w:r w:rsidR="00E217F4" w:rsidRPr="00BC5F4C">
        <w:t>n equally</w:t>
      </w:r>
      <w:r w:rsidRPr="00BC5F4C">
        <w:t xml:space="preserve"> important outcome i.e. having learnt to employ their active listening skills</w:t>
      </w:r>
      <w:r w:rsidR="00CA2CFB" w:rsidRPr="00BC5F4C">
        <w:t>,</w:t>
      </w:r>
      <w:r w:rsidR="000F41A3">
        <w:t xml:space="preserve"> members </w:t>
      </w:r>
      <w:r w:rsidRPr="00BC5F4C">
        <w:t>communicate</w:t>
      </w:r>
      <w:r w:rsidR="00CA2CFB" w:rsidRPr="00BC5F4C">
        <w:t>d</w:t>
      </w:r>
      <w:r w:rsidRPr="00BC5F4C">
        <w:t xml:space="preserve"> their point of view more effectively,</w:t>
      </w:r>
      <w:r w:rsidR="00362EDC">
        <w:t xml:space="preserve"> </w:t>
      </w:r>
      <w:r w:rsidRPr="00BC5F4C">
        <w:t>accept</w:t>
      </w:r>
      <w:r w:rsidR="00CA2CFB" w:rsidRPr="00BC5F4C">
        <w:t>ed</w:t>
      </w:r>
      <w:r w:rsidRPr="00BC5F4C">
        <w:t xml:space="preserve"> and promote</w:t>
      </w:r>
      <w:r w:rsidR="00CA2CFB" w:rsidRPr="00BC5F4C">
        <w:t>d compromise, mad</w:t>
      </w:r>
      <w:r w:rsidRPr="00BC5F4C">
        <w:t>e collective decisions</w:t>
      </w:r>
      <w:r w:rsidR="00B60F0F" w:rsidRPr="00BC5F4C">
        <w:t xml:space="preserve">, became more open-minded, and </w:t>
      </w:r>
      <w:r w:rsidRPr="00BC5F4C">
        <w:t>successfully built and maintained functioning relationships with others. On a personal level</w:t>
      </w:r>
      <w:r w:rsidR="00CA2CFB" w:rsidRPr="00BC5F4C">
        <w:t>,</w:t>
      </w:r>
      <w:r w:rsidR="000F41A3">
        <w:t xml:space="preserve"> members </w:t>
      </w:r>
      <w:r w:rsidRPr="00BC5F4C">
        <w:t xml:space="preserve">felt that </w:t>
      </w:r>
      <w:r w:rsidR="00CA2CFB" w:rsidRPr="00BC5F4C">
        <w:t xml:space="preserve">they also </w:t>
      </w:r>
      <w:r w:rsidRPr="00BC5F4C">
        <w:t>had a greater appreciation of the importance of embracing diversity of opinion, being respectful of views inconsistent with their own and valuing the skills, experiences, and contributions of others.</w:t>
      </w:r>
      <w:r w:rsidR="00362EDC">
        <w:t xml:space="preserve">  </w:t>
      </w:r>
      <w:r w:rsidRPr="00BC5F4C">
        <w:t xml:space="preserve">These were all skills </w:t>
      </w:r>
      <w:r w:rsidR="00CA2CFB" w:rsidRPr="00BC5F4C">
        <w:t>that</w:t>
      </w:r>
      <w:r w:rsidRPr="00BC5F4C">
        <w:t xml:space="preserve"> they felt they could use to good effect in other public service roles</w:t>
      </w:r>
      <w:r w:rsidR="00CA2CFB" w:rsidRPr="00BC5F4C">
        <w:t>.</w:t>
      </w:r>
    </w:p>
    <w:p w:rsidR="00BB6945" w:rsidRPr="00BC5F4C" w:rsidRDefault="00BB6945" w:rsidP="00DF0850">
      <w:pPr>
        <w:pStyle w:val="Quote"/>
      </w:pPr>
      <w:r w:rsidRPr="00BC5F4C">
        <w:lastRenderedPageBreak/>
        <w:t>The PIP</w:t>
      </w:r>
      <w:r w:rsidR="007562A6" w:rsidRPr="00BC5F4C">
        <w:t xml:space="preserve"> [personal involvement portfolio]</w:t>
      </w:r>
      <w:r w:rsidRPr="00BC5F4C">
        <w:t xml:space="preserve"> really helped me get to grips with reflecting on my own behaviour, especially in meetings. I realised that I never truly listened I was just waiting for my opportunity to speak but that meant I wasn’t learning from others. That penny dropping was important because when I actually started to listen I realised how much I could learn from the other members of the forum. (</w:t>
      </w:r>
      <w:r w:rsidR="007562A6" w:rsidRPr="00BC5F4C">
        <w:t xml:space="preserve">Member </w:t>
      </w:r>
      <w:r w:rsidR="004E272E" w:rsidRPr="00BC5F4C">
        <w:t>E, Female)</w:t>
      </w:r>
    </w:p>
    <w:p w:rsidR="00BB6945" w:rsidRPr="00BC5F4C" w:rsidRDefault="006E4AFA" w:rsidP="00DF0850">
      <w:pPr>
        <w:pStyle w:val="Heading2"/>
      </w:pPr>
      <w:r w:rsidRPr="00BC5F4C">
        <w:t>C</w:t>
      </w:r>
      <w:r w:rsidR="00BB6945" w:rsidRPr="00BC5F4C">
        <w:t xml:space="preserve">onfiguration 3- Valuing </w:t>
      </w:r>
      <w:r w:rsidR="00774454" w:rsidRPr="00BC5F4C">
        <w:t xml:space="preserve">the </w:t>
      </w:r>
      <w:r w:rsidR="00BB6945" w:rsidRPr="00BC5F4C">
        <w:t xml:space="preserve">portfolio as a guiding framework </w:t>
      </w:r>
    </w:p>
    <w:p w:rsidR="00BB6945" w:rsidRPr="00BC5F4C" w:rsidRDefault="00BB6945" w:rsidP="00DF0850">
      <w:r w:rsidRPr="00BC5F4C">
        <w:t xml:space="preserve">When </w:t>
      </w:r>
      <w:r w:rsidR="00C0581D" w:rsidRPr="00BC5F4C">
        <w:t>member</w:t>
      </w:r>
      <w:r w:rsidRPr="00BC5F4C">
        <w:t xml:space="preserve">s had a positive perception of the portfolio as a guiding framework </w:t>
      </w:r>
      <w:r w:rsidRPr="00BC5F4C">
        <w:rPr>
          <w:b/>
        </w:rPr>
        <w:t xml:space="preserve">(C) </w:t>
      </w:r>
      <w:r w:rsidRPr="00BC5F4C">
        <w:t xml:space="preserve">there was a willingness to use the portfolio </w:t>
      </w:r>
      <w:r w:rsidRPr="00BC5F4C">
        <w:rPr>
          <w:b/>
        </w:rPr>
        <w:t>(C)</w:t>
      </w:r>
      <w:r w:rsidRPr="00BC5F4C">
        <w:t xml:space="preserve">. This ultimately enabled reflective practice </w:t>
      </w:r>
      <w:r w:rsidRPr="00BC5F4C">
        <w:rPr>
          <w:b/>
        </w:rPr>
        <w:t xml:space="preserve">(M) </w:t>
      </w:r>
      <w:r w:rsidRPr="00BC5F4C">
        <w:t xml:space="preserve">which enhanced reflective experiential practice, critical thinking and improved communication skills </w:t>
      </w:r>
      <w:r w:rsidRPr="00BC5F4C">
        <w:rPr>
          <w:b/>
        </w:rPr>
        <w:t>(</w:t>
      </w:r>
      <w:r w:rsidR="00631706" w:rsidRPr="00BC5F4C">
        <w:rPr>
          <w:b/>
        </w:rPr>
        <w:t>O</w:t>
      </w:r>
      <w:r w:rsidRPr="00BC5F4C">
        <w:rPr>
          <w:b/>
        </w:rPr>
        <w:t>)</w:t>
      </w:r>
      <w:r w:rsidRPr="00BC5F4C">
        <w:t>.</w:t>
      </w:r>
      <w:r w:rsidR="00DA2652" w:rsidRPr="00BC5F4C">
        <w:t xml:space="preserve">  The enabling mechanism was that p</w:t>
      </w:r>
      <w:r w:rsidRPr="00BC5F4C">
        <w:t xml:space="preserve">ersonal motivation to adopt reflective practice in order to support personal development </w:t>
      </w:r>
    </w:p>
    <w:p w:rsidR="00BB6945" w:rsidRPr="00BC5F4C" w:rsidRDefault="00BB6945" w:rsidP="00DF0850">
      <w:pPr>
        <w:pStyle w:val="Quote"/>
      </w:pPr>
      <w:r w:rsidRPr="00BC5F4C">
        <w:t>Self- awareness is a skill which requires work to develop and I have been encouraged and supported to develop the skills for many years.  However I believe it is like any other skill – if you stop doing it or don’t keep up the practice the skill becomes lazy and less well honed.  So the forum has provided me with the medium to practice my skills, particularly circumspection.  I haven’t always got it right but reflection allows me to recognise that so I can make adjustments.  (</w:t>
      </w:r>
      <w:r w:rsidR="004E272E" w:rsidRPr="00BC5F4C">
        <w:t xml:space="preserve">Replacement </w:t>
      </w:r>
      <w:r w:rsidR="00DA2652" w:rsidRPr="00BC5F4C">
        <w:t xml:space="preserve">Member </w:t>
      </w:r>
      <w:r w:rsidR="004E272E" w:rsidRPr="00BC5F4C">
        <w:t>1,</w:t>
      </w:r>
      <w:r w:rsidR="00362EDC">
        <w:t xml:space="preserve"> </w:t>
      </w:r>
      <w:r w:rsidR="004E272E" w:rsidRPr="00BC5F4C">
        <w:t>Female</w:t>
      </w:r>
      <w:r w:rsidRPr="00BC5F4C">
        <w:t>)</w:t>
      </w:r>
    </w:p>
    <w:p w:rsidR="00BB6945" w:rsidRPr="00BC5F4C" w:rsidRDefault="00812387" w:rsidP="00DF0850">
      <w:r w:rsidRPr="00BC5F4C">
        <w:t>One</w:t>
      </w:r>
      <w:r w:rsidR="00774454" w:rsidRPr="00BC5F4C">
        <w:t>, individual level,</w:t>
      </w:r>
      <w:r w:rsidR="00FE2054">
        <w:t xml:space="preserve"> </w:t>
      </w:r>
      <w:r w:rsidR="00BB6945" w:rsidRPr="00BC5F4C">
        <w:t>contextual factor identified as facilitating this mechanism was a perception that reflective practice could be harnessed to improve or attain certain skills which could feedback into society. The desire to make a positive contribution to research</w:t>
      </w:r>
      <w:r w:rsidR="00812BBB" w:rsidRPr="00BC5F4C">
        <w:t xml:space="preserve">, </w:t>
      </w:r>
      <w:r w:rsidR="00BB6945" w:rsidRPr="00BC5F4C">
        <w:t>public health</w:t>
      </w:r>
      <w:r w:rsidR="00812BBB" w:rsidRPr="00BC5F4C">
        <w:t xml:space="preserve"> or </w:t>
      </w:r>
      <w:r w:rsidR="00BB6945" w:rsidRPr="00BC5F4C">
        <w:t xml:space="preserve">society motivated many to work through the challenges of developing critical reflection skills. </w:t>
      </w:r>
    </w:p>
    <w:p w:rsidR="00BB6945" w:rsidRPr="00BC5F4C" w:rsidRDefault="00BB6945" w:rsidP="00DF0850">
      <w:pPr>
        <w:pStyle w:val="Quote"/>
      </w:pPr>
      <w:r w:rsidRPr="00BC5F4C">
        <w:t>I want to give something back and getting involved in this project is a great way to do that. I also think it’s very important for the voice of the public to be included…and so although it has been time consuming and very hard at times I'm glad that I didn’t give up on the portfolio and my attempts to be more adept at reflection!</w:t>
      </w:r>
      <w:r w:rsidR="00812BBB" w:rsidRPr="00BC5F4C">
        <w:t xml:space="preserve">(Member </w:t>
      </w:r>
      <w:r w:rsidR="004E272E" w:rsidRPr="00BC5F4C">
        <w:t>H,</w:t>
      </w:r>
      <w:r w:rsidR="00FE2054">
        <w:t xml:space="preserve"> </w:t>
      </w:r>
      <w:r w:rsidR="004E272E" w:rsidRPr="00BC5F4C">
        <w:t>Male)</w:t>
      </w:r>
    </w:p>
    <w:p w:rsidR="00BB6945" w:rsidRPr="00BC5F4C" w:rsidRDefault="00EC43C9" w:rsidP="00DF0850">
      <w:r w:rsidRPr="00BC5F4C">
        <w:lastRenderedPageBreak/>
        <w:t>Ten</w:t>
      </w:r>
      <w:r w:rsidR="00BB6945" w:rsidRPr="00BC5F4C">
        <w:t xml:space="preserve"> members</w:t>
      </w:r>
      <w:r w:rsidRPr="00BC5F4C">
        <w:t xml:space="preserve"> (seven of whom were women)</w:t>
      </w:r>
      <w:r w:rsidR="00BB6945" w:rsidRPr="00BC5F4C">
        <w:t xml:space="preserve"> thought that the portfolio had been helpful in encouraging </w:t>
      </w:r>
      <w:r w:rsidR="00BD21EB" w:rsidRPr="00BC5F4C">
        <w:t xml:space="preserve">such </w:t>
      </w:r>
      <w:r w:rsidR="00BB6945" w:rsidRPr="00BC5F4C">
        <w:t xml:space="preserve">reflection. Face to face consultation sessions and exit interviews facilitated our understanding that being more reflective was part and parcel of how most </w:t>
      </w:r>
      <w:r w:rsidR="00C0581D" w:rsidRPr="00BC5F4C">
        <w:t>member</w:t>
      </w:r>
      <w:r w:rsidR="00BB6945" w:rsidRPr="00BC5F4C">
        <w:t>s began to appreciate that the diary approach underpinning the portfolio enabled their personal development. By becoming more reflective</w:t>
      </w:r>
      <w:r w:rsidR="00CA5196" w:rsidRPr="00BC5F4C">
        <w:t>, members</w:t>
      </w:r>
      <w:r w:rsidR="00BB6945" w:rsidRPr="00BC5F4C">
        <w:t xml:space="preserve"> became more aware of aspects of their personal development </w:t>
      </w:r>
      <w:r w:rsidR="00BD21EB" w:rsidRPr="00BC5F4C">
        <w:t>that</w:t>
      </w:r>
      <w:r w:rsidR="00BB6945" w:rsidRPr="00BC5F4C">
        <w:t xml:space="preserve"> they wished to enhance and made a strong commitment to learning in order to progress as an individual and as part of the team. However, it was notable that for others, primarily the m</w:t>
      </w:r>
      <w:r w:rsidRPr="00BC5F4C">
        <w:t>en</w:t>
      </w:r>
      <w:r w:rsidR="00BB6945" w:rsidRPr="00BC5F4C">
        <w:t xml:space="preserve">, the portfolio was used predominantly as a diary as a record of achievement.  </w:t>
      </w:r>
    </w:p>
    <w:p w:rsidR="00BB6945" w:rsidRPr="00BC5F4C" w:rsidRDefault="00BB6945" w:rsidP="00DF0850">
      <w:pPr>
        <w:pStyle w:val="Quote"/>
      </w:pPr>
      <w:r w:rsidRPr="00BC5F4C">
        <w:t>For me personally I've not put that much effort in or looke</w:t>
      </w:r>
      <w:r w:rsidR="00774454" w:rsidRPr="00BC5F4C">
        <w:t>d at it outside of the meeting</w:t>
      </w:r>
      <w:r w:rsidR="00FE2054">
        <w:t xml:space="preserve"> </w:t>
      </w:r>
      <w:proofErr w:type="gramStart"/>
      <w:r w:rsidR="00774454" w:rsidRPr="00BC5F4C">
        <w:t>s</w:t>
      </w:r>
      <w:r w:rsidR="00EC43C9" w:rsidRPr="00BC5F4C">
        <w:t>(</w:t>
      </w:r>
      <w:proofErr w:type="gramEnd"/>
      <w:r w:rsidR="00EC43C9" w:rsidRPr="00BC5F4C">
        <w:t xml:space="preserve">Member </w:t>
      </w:r>
      <w:r w:rsidR="004E272E" w:rsidRPr="00BC5F4C">
        <w:t>I, Male</w:t>
      </w:r>
      <w:r w:rsidR="00EC43C9" w:rsidRPr="00BC5F4C">
        <w:t>)</w:t>
      </w:r>
    </w:p>
    <w:p w:rsidR="00BB6945" w:rsidRPr="00BC5F4C" w:rsidRDefault="00BB6945" w:rsidP="00DF0850">
      <w:r w:rsidRPr="00BC5F4C">
        <w:t xml:space="preserve">Internalised motivation appeared to underpin the key enabling mechanisms. Five members’ data identified motivation for personal development achieved through reflection as </w:t>
      </w:r>
      <w:r w:rsidR="00E65E71" w:rsidRPr="00BC5F4C">
        <w:t>the</w:t>
      </w:r>
      <w:r w:rsidRPr="00BC5F4C">
        <w:t xml:space="preserve"> primary catalyst for continued use of their portfolio. </w:t>
      </w:r>
      <w:r w:rsidR="00E65E71" w:rsidRPr="00BC5F4C">
        <w:t xml:space="preserve">For all these member, </w:t>
      </w:r>
      <w:r w:rsidR="00ED655B" w:rsidRPr="00BC5F4C">
        <w:t xml:space="preserve">motivated use of their portfolio related to using their new skills and learning for the benefit of the project and the broader public good. </w:t>
      </w:r>
      <w:r w:rsidRPr="00BC5F4C">
        <w:t>For those who were retired</w:t>
      </w:r>
      <w:r w:rsidR="00CA5196" w:rsidRPr="00BC5F4C">
        <w:t>, the</w:t>
      </w:r>
      <w:r w:rsidR="00FE2054">
        <w:t xml:space="preserve"> </w:t>
      </w:r>
      <w:r w:rsidRPr="00BC5F4C">
        <w:t xml:space="preserve">motivated use </w:t>
      </w:r>
      <w:r w:rsidR="007269B7" w:rsidRPr="00BC5F4C">
        <w:t xml:space="preserve">also </w:t>
      </w:r>
      <w:r w:rsidRPr="00BC5F4C">
        <w:t>related to building on their former professional practice in order to continue to develop as a person outside of the workplace. For those who were not retired</w:t>
      </w:r>
      <w:r w:rsidR="00E65E71" w:rsidRPr="00BC5F4C">
        <w:t>,</w:t>
      </w:r>
      <w:r w:rsidR="00FE2054">
        <w:t xml:space="preserve"> </w:t>
      </w:r>
      <w:r w:rsidR="007269B7" w:rsidRPr="00BC5F4C">
        <w:t xml:space="preserve">it also </w:t>
      </w:r>
      <w:r w:rsidRPr="00BC5F4C">
        <w:t xml:space="preserve">related to their personal and professional development. </w:t>
      </w:r>
    </w:p>
    <w:p w:rsidR="00BB6945" w:rsidRPr="00BC5F4C" w:rsidRDefault="00BB6945" w:rsidP="00DF0850">
      <w:r w:rsidRPr="00BC5F4C">
        <w:t xml:space="preserve">Whilst </w:t>
      </w:r>
      <w:r w:rsidR="00774454" w:rsidRPr="00BC5F4C">
        <w:t xml:space="preserve">these </w:t>
      </w:r>
      <w:r w:rsidRPr="00BC5F4C">
        <w:t>individual level contextual factors played an important role as enabling mechanisms</w:t>
      </w:r>
      <w:r w:rsidR="00774454" w:rsidRPr="00BC5F4C">
        <w:t>,</w:t>
      </w:r>
      <w:r w:rsidRPr="00BC5F4C">
        <w:t xml:space="preserve"> societal level contextual factors also played a part. </w:t>
      </w:r>
      <w:r w:rsidR="007269B7" w:rsidRPr="00BC5F4C">
        <w:t xml:space="preserve"> The f</w:t>
      </w:r>
      <w:r w:rsidRPr="00BC5F4C">
        <w:t xml:space="preserve">emale </w:t>
      </w:r>
      <w:r w:rsidR="007269B7" w:rsidRPr="00BC5F4C">
        <w:t xml:space="preserve">forum </w:t>
      </w:r>
      <w:r w:rsidR="00C0581D" w:rsidRPr="00BC5F4C">
        <w:t>member</w:t>
      </w:r>
      <w:r w:rsidRPr="00BC5F4C">
        <w:t>s appeared to find reflection easier than their male counterparts. This was underpinned in part by previous experience of using reflective practice in a professional capacity</w:t>
      </w:r>
      <w:r w:rsidR="00C11C5E" w:rsidRPr="00BC5F4C">
        <w:t>, as described earlier</w:t>
      </w:r>
      <w:r w:rsidRPr="00BC5F4C">
        <w:t xml:space="preserve">. Analysis of all the strands of data revealed that female </w:t>
      </w:r>
      <w:r w:rsidR="00C11C5E" w:rsidRPr="00BC5F4C">
        <w:t xml:space="preserve">forum </w:t>
      </w:r>
      <w:r w:rsidR="00C0581D" w:rsidRPr="00BC5F4C">
        <w:t>member</w:t>
      </w:r>
      <w:r w:rsidRPr="00BC5F4C">
        <w:t xml:space="preserve">s were more motivated to use the portfolio </w:t>
      </w:r>
      <w:r w:rsidR="00C11C5E" w:rsidRPr="00BC5F4C">
        <w:t xml:space="preserve">and </w:t>
      </w:r>
      <w:r w:rsidRPr="00BC5F4C">
        <w:t>this was enabled by prior use of reflection in a professional capacity</w:t>
      </w:r>
      <w:r w:rsidR="00C11C5E" w:rsidRPr="00BC5F4C">
        <w:t>,</w:t>
      </w:r>
      <w:r w:rsidRPr="00BC5F4C">
        <w:t xml:space="preserve"> which meant</w:t>
      </w:r>
      <w:r w:rsidR="00C11C5E" w:rsidRPr="00BC5F4C">
        <w:t xml:space="preserve"> that</w:t>
      </w:r>
      <w:r w:rsidRPr="00BC5F4C">
        <w:t xml:space="preserve"> they valued reflective practice. This </w:t>
      </w:r>
      <w:r w:rsidR="00C11C5E" w:rsidRPr="00BC5F4C">
        <w:t>prior use</w:t>
      </w:r>
      <w:r w:rsidRPr="00BC5F4C">
        <w:t xml:space="preserve"> accelerated their competence in undertaking critical reflection and the subsequent enhancement of their personal development. </w:t>
      </w:r>
    </w:p>
    <w:p w:rsidR="00BB6945" w:rsidRPr="00BC5F4C" w:rsidRDefault="00C0581D" w:rsidP="00DF0850">
      <w:r w:rsidRPr="00BC5F4C">
        <w:lastRenderedPageBreak/>
        <w:t>Member</w:t>
      </w:r>
      <w:r w:rsidR="00BB6945" w:rsidRPr="00BC5F4C">
        <w:t xml:space="preserve">s who used the portfolio as a framework to guide their learning and development demonstrated increased self-confidence, notably in their ability to undertake tasks </w:t>
      </w:r>
      <w:r w:rsidR="0066499C" w:rsidRPr="00BC5F4C">
        <w:t xml:space="preserve">that were </w:t>
      </w:r>
      <w:r w:rsidR="00BB6945" w:rsidRPr="00BC5F4C">
        <w:t>previously unfamiliar to them</w:t>
      </w:r>
      <w:r w:rsidR="0066499C" w:rsidRPr="00BC5F4C">
        <w:t xml:space="preserve">.  In </w:t>
      </w:r>
      <w:r w:rsidR="00BB6945" w:rsidRPr="00BC5F4C">
        <w:t>particular</w:t>
      </w:r>
      <w:r w:rsidR="0066499C" w:rsidRPr="00BC5F4C">
        <w:t xml:space="preserve">, these were activities </w:t>
      </w:r>
      <w:r w:rsidR="00BB6945" w:rsidRPr="00BC5F4C">
        <w:t xml:space="preserve">associated with digital technology (N=5) and </w:t>
      </w:r>
      <w:r w:rsidR="0066499C" w:rsidRPr="00BC5F4C">
        <w:t xml:space="preserve">where members </w:t>
      </w:r>
      <w:r w:rsidR="00BB6945" w:rsidRPr="00BC5F4C">
        <w:t>felt more able to assert themselves in public</w:t>
      </w:r>
      <w:r w:rsidR="0066499C" w:rsidRPr="00BC5F4C">
        <w:t xml:space="preserve"> and </w:t>
      </w:r>
      <w:r w:rsidR="00BB6945" w:rsidRPr="00BC5F4C">
        <w:t xml:space="preserve">professional arenas (N=4). It was in these aligned domains of personal development that </w:t>
      </w:r>
      <w:r w:rsidRPr="00BC5F4C">
        <w:t>member</w:t>
      </w:r>
      <w:r w:rsidR="00BB6945" w:rsidRPr="00BC5F4C">
        <w:t xml:space="preserve">s recorded the greatest impact. One </w:t>
      </w:r>
      <w:r w:rsidRPr="00BC5F4C">
        <w:t>member</w:t>
      </w:r>
      <w:r w:rsidR="00BB6945" w:rsidRPr="00BC5F4C">
        <w:t xml:space="preserve"> cared for her mother and was responsible for </w:t>
      </w:r>
      <w:r w:rsidR="00B763F6" w:rsidRPr="00BC5F4C">
        <w:t>assisting with</w:t>
      </w:r>
      <w:r w:rsidR="00BB6945" w:rsidRPr="00BC5F4C">
        <w:t xml:space="preserve"> her interactions with health professionals. </w:t>
      </w:r>
      <w:r w:rsidR="00B763F6" w:rsidRPr="00BC5F4C">
        <w:t xml:space="preserve">Previously, </w:t>
      </w:r>
      <w:r w:rsidR="00BB6945" w:rsidRPr="00BC5F4C">
        <w:t xml:space="preserve">meetings with her mother’s consultants had left the </w:t>
      </w:r>
      <w:r w:rsidRPr="00BC5F4C">
        <w:t>member</w:t>
      </w:r>
      <w:r w:rsidR="00BB6945" w:rsidRPr="00BC5F4C">
        <w:t xml:space="preserve"> feeling powerl</w:t>
      </w:r>
      <w:r w:rsidR="00B763F6" w:rsidRPr="00BC5F4C">
        <w:t xml:space="preserve">ess and her voice ignored. Her </w:t>
      </w:r>
      <w:r w:rsidR="00BB6945" w:rsidRPr="00BC5F4C">
        <w:t>enhanced self-confidence, greater knowledge and understanding of healthcare and the sense of authority to assert herself</w:t>
      </w:r>
      <w:r w:rsidR="00B763F6" w:rsidRPr="00BC5F4C">
        <w:t>,</w:t>
      </w:r>
      <w:r w:rsidR="00BB6945" w:rsidRPr="00BC5F4C">
        <w:t xml:space="preserve"> enabled her to challeng</w:t>
      </w:r>
      <w:r w:rsidR="00B763F6" w:rsidRPr="00BC5F4C">
        <w:t>e</w:t>
      </w:r>
      <w:r w:rsidR="00BB6945" w:rsidRPr="00BC5F4C">
        <w:t xml:space="preserve"> her </w:t>
      </w:r>
      <w:r w:rsidR="00B763F6" w:rsidRPr="00BC5F4C">
        <w:t xml:space="preserve">mother’s </w:t>
      </w:r>
      <w:r w:rsidR="00BB6945" w:rsidRPr="00BC5F4C">
        <w:t>consultant about her treatment. As a result</w:t>
      </w:r>
      <w:r w:rsidR="00B763F6" w:rsidRPr="00BC5F4C">
        <w:t>,</w:t>
      </w:r>
      <w:r w:rsidR="00BB6945" w:rsidRPr="00BC5F4C">
        <w:t xml:space="preserve"> valuable </w:t>
      </w:r>
      <w:r w:rsidR="000413EB" w:rsidRPr="00BC5F4C">
        <w:t xml:space="preserve">new </w:t>
      </w:r>
      <w:r w:rsidR="00BB6945" w:rsidRPr="00BC5F4C">
        <w:t xml:space="preserve">information was </w:t>
      </w:r>
      <w:r w:rsidR="00BF139B" w:rsidRPr="00BC5F4C">
        <w:t>discussed with</w:t>
      </w:r>
      <w:r w:rsidR="00BB6945" w:rsidRPr="00BC5F4C">
        <w:t xml:space="preserve"> the consultant</w:t>
      </w:r>
      <w:r w:rsidR="00BF139B" w:rsidRPr="00BC5F4C">
        <w:t>,</w:t>
      </w:r>
      <w:r w:rsidR="00BB6945" w:rsidRPr="00BC5F4C">
        <w:t xml:space="preserve"> who listened </w:t>
      </w:r>
      <w:r w:rsidR="00BF139B" w:rsidRPr="00BC5F4C">
        <w:t xml:space="preserve">to </w:t>
      </w:r>
      <w:r w:rsidR="00BB6945" w:rsidRPr="00BC5F4C">
        <w:t xml:space="preserve">and acted on the information. This led to an improved health outcome for her </w:t>
      </w:r>
      <w:r w:rsidR="00BF139B" w:rsidRPr="00BC5F4C">
        <w:t>mother</w:t>
      </w:r>
      <w:r w:rsidR="00BB6945" w:rsidRPr="00BC5F4C">
        <w:t xml:space="preserve">. </w:t>
      </w:r>
    </w:p>
    <w:p w:rsidR="00BB6945" w:rsidRPr="00BC5F4C" w:rsidRDefault="00BB6945" w:rsidP="00DF0850">
      <w:pPr>
        <w:pStyle w:val="Quote"/>
      </w:pPr>
      <w:r w:rsidRPr="00BC5F4C">
        <w:t>I definitely feel able to challenge health professionals now. In fact I have done so on a number of occasions now and they have listened to me! (</w:t>
      </w:r>
      <w:r w:rsidR="00BF139B" w:rsidRPr="00BC5F4C">
        <w:t xml:space="preserve">Member </w:t>
      </w:r>
      <w:r w:rsidR="004E272E" w:rsidRPr="00BC5F4C">
        <w:t xml:space="preserve">G, </w:t>
      </w:r>
      <w:r w:rsidR="006C23F9" w:rsidRPr="00BC5F4C">
        <w:t>Female)</w:t>
      </w:r>
    </w:p>
    <w:p w:rsidR="00BB6945" w:rsidRPr="00BC5F4C" w:rsidRDefault="00BB6945" w:rsidP="00DF0850">
      <w:r w:rsidRPr="00BC5F4C">
        <w:t xml:space="preserve">Three </w:t>
      </w:r>
      <w:r w:rsidR="00BF139B" w:rsidRPr="00BC5F4C">
        <w:t>women</w:t>
      </w:r>
      <w:r w:rsidRPr="00BC5F4C">
        <w:t xml:space="preserve"> identified the portfolio as the most successful element of their involvement in the public forum</w:t>
      </w:r>
      <w:r w:rsidR="00BF139B" w:rsidRPr="00BC5F4C">
        <w:t xml:space="preserve"> as it </w:t>
      </w:r>
      <w:r w:rsidRPr="00BC5F4C">
        <w:t>had enabled them to develop personal and professional insights and encouraged additional and improved learning behaviours. This may have been achieved because the very nature of writing and critically reflecting on one</w:t>
      </w:r>
      <w:r w:rsidR="004F135E" w:rsidRPr="00BC5F4C">
        <w:t>’</w:t>
      </w:r>
      <w:r w:rsidRPr="00BC5F4C">
        <w:t xml:space="preserve">s thoughts in a journal facilitates </w:t>
      </w:r>
      <w:r w:rsidR="006D6636" w:rsidRPr="00BC5F4C">
        <w:t>the latter’s</w:t>
      </w:r>
      <w:r w:rsidRPr="00BC5F4C">
        <w:t xml:space="preserve"> ability to understand how theory and practice inform each other, in effect acting as bridging concept or connection between theory and practice.</w:t>
      </w:r>
    </w:p>
    <w:p w:rsidR="00BB6945" w:rsidRPr="00BC5F4C" w:rsidRDefault="00BB6945" w:rsidP="00DF0850">
      <w:pPr>
        <w:pStyle w:val="Quote"/>
      </w:pPr>
      <w:r w:rsidRPr="00BC5F4C">
        <w:t xml:space="preserve">“Playing devil’s advocate to my own theories, considering how my behaviours impacted on others. I could do this is an oral way but that only captures the moment and I need to be able to recall and revisit learning.  Learning evolves and therefore needs to be reviewed.  Actions implemented, theories tested, amended adopted or rejected and changes made.  I </w:t>
      </w:r>
      <w:r w:rsidRPr="00BC5F4C">
        <w:lastRenderedPageBreak/>
        <w:t>can only make my learning meaningful and capable of meeting these objectives if I keep a written record”. (</w:t>
      </w:r>
      <w:r w:rsidR="004F135E" w:rsidRPr="00BC5F4C">
        <w:t xml:space="preserve">Member </w:t>
      </w:r>
      <w:r w:rsidR="004E272E" w:rsidRPr="00BC5F4C">
        <w:t>G, Female)</w:t>
      </w:r>
    </w:p>
    <w:p w:rsidR="00BB6945" w:rsidRPr="00BC5F4C" w:rsidRDefault="00BB6945" w:rsidP="00DF0850">
      <w:r w:rsidRPr="00BC5F4C">
        <w:t xml:space="preserve">Nearly half of the </w:t>
      </w:r>
      <w:r w:rsidR="00C0581D" w:rsidRPr="00BC5F4C">
        <w:t>member</w:t>
      </w:r>
      <w:r w:rsidRPr="00BC5F4C">
        <w:t>s (N=6</w:t>
      </w:r>
      <w:r w:rsidR="004F135E" w:rsidRPr="00BC5F4C">
        <w:t>, including four women</w:t>
      </w:r>
      <w:r w:rsidRPr="00BC5F4C">
        <w:t xml:space="preserve">) also reported that the portfolio was a useful mechanism for cascading elements of what </w:t>
      </w:r>
      <w:r w:rsidR="00D12634" w:rsidRPr="00BC5F4C">
        <w:t>they</w:t>
      </w:r>
      <w:r w:rsidRPr="00BC5F4C">
        <w:t xml:space="preserve"> learnt to other public forum members</w:t>
      </w:r>
      <w:r w:rsidR="00FE2054">
        <w:t xml:space="preserve"> </w:t>
      </w:r>
      <w:r w:rsidRPr="00BC5F4C">
        <w:t xml:space="preserve">and </w:t>
      </w:r>
      <w:r w:rsidR="002350A9" w:rsidRPr="00BC5F4C">
        <w:t xml:space="preserve">members of the </w:t>
      </w:r>
      <w:r w:rsidRPr="00BC5F4C">
        <w:t xml:space="preserve">broader public. </w:t>
      </w:r>
    </w:p>
    <w:p w:rsidR="00BB6945" w:rsidRPr="00BC5F4C" w:rsidRDefault="00BB6945" w:rsidP="00DF0850">
      <w:pPr>
        <w:pStyle w:val="Quote"/>
      </w:pPr>
      <w:r w:rsidRPr="00BC5F4C">
        <w:t>I am always talking to other people about what I have learned and I find that most people are really receptive to what I tell them and quite a few would like to learn more (</w:t>
      </w:r>
      <w:r w:rsidR="00610C4C" w:rsidRPr="00BC5F4C">
        <w:t xml:space="preserve">Member </w:t>
      </w:r>
      <w:r w:rsidR="004E272E" w:rsidRPr="00BC5F4C">
        <w:t>D, Male</w:t>
      </w:r>
      <w:r w:rsidRPr="00BC5F4C">
        <w:t>)</w:t>
      </w:r>
    </w:p>
    <w:p w:rsidR="00BB6945" w:rsidRPr="00BC5F4C" w:rsidRDefault="00BB6945" w:rsidP="00DF0850">
      <w:r w:rsidRPr="00BC5F4C">
        <w:t xml:space="preserve">However, </w:t>
      </w:r>
      <w:r w:rsidR="002350A9" w:rsidRPr="00BC5F4C">
        <w:t>six</w:t>
      </w:r>
      <w:r w:rsidR="00585829">
        <w:t xml:space="preserve"> </w:t>
      </w:r>
      <w:r w:rsidR="00C0581D" w:rsidRPr="00BC5F4C">
        <w:t>member</w:t>
      </w:r>
      <w:r w:rsidRPr="00BC5F4C">
        <w:t xml:space="preserve">s thought that the portfolio was </w:t>
      </w:r>
      <w:r w:rsidR="002350A9" w:rsidRPr="00BC5F4C">
        <w:t>‘</w:t>
      </w:r>
      <w:r w:rsidRPr="00BC5F4C">
        <w:rPr>
          <w:i/>
        </w:rPr>
        <w:t>not at all useful</w:t>
      </w:r>
      <w:r w:rsidRPr="00BC5F4C">
        <w:t xml:space="preserve">’ for cascading elements of what was learnt to </w:t>
      </w:r>
      <w:r w:rsidR="002350A9" w:rsidRPr="00BC5F4C">
        <w:t xml:space="preserve">these </w:t>
      </w:r>
      <w:r w:rsidRPr="00BC5F4C">
        <w:t>other</w:t>
      </w:r>
      <w:r w:rsidR="002350A9" w:rsidRPr="00BC5F4C">
        <w:t>s</w:t>
      </w:r>
      <w:r w:rsidRPr="00BC5F4C">
        <w:t xml:space="preserve">. This was reported </w:t>
      </w:r>
      <w:r w:rsidR="001F5773" w:rsidRPr="00BC5F4C">
        <w:t xml:space="preserve">regardless of </w:t>
      </w:r>
      <w:r w:rsidRPr="00BC5F4C">
        <w:t xml:space="preserve">demographic characteristics such as gender, age and employment status. It may be that the diary method which is predicated on a very personal and private recollection of one’s inner most thoughts is not conducive to the more collective communication of learning to others. </w:t>
      </w:r>
    </w:p>
    <w:p w:rsidR="0038519F" w:rsidRPr="00BC5F4C" w:rsidRDefault="007F32E3" w:rsidP="00DF0850">
      <w:pPr>
        <w:pStyle w:val="Heading1"/>
      </w:pPr>
      <w:r w:rsidRPr="00BC5F4C">
        <w:t>Discussion</w:t>
      </w:r>
    </w:p>
    <w:p w:rsidR="00250A95" w:rsidRPr="00BC5F4C" w:rsidRDefault="00250A95" w:rsidP="00DF0850"/>
    <w:p w:rsidR="001C0B81" w:rsidRPr="00BC5F4C" w:rsidRDefault="001C0B81" w:rsidP="00DF0850">
      <w:r w:rsidRPr="00BC5F4C">
        <w:t>This realist evaluation</w:t>
      </w:r>
      <w:r w:rsidR="00D40087" w:rsidRPr="00BC5F4C">
        <w:t xml:space="preserve">, albeit in a small study, has shown that the </w:t>
      </w:r>
      <w:r w:rsidRPr="00BC5F4C">
        <w:t>use of a personal involvement portfolio</w:t>
      </w:r>
      <w:r w:rsidR="00D40087" w:rsidRPr="00BC5F4C">
        <w:t xml:space="preserve"> did </w:t>
      </w:r>
      <w:r w:rsidRPr="00BC5F4C">
        <w:t>enhanc</w:t>
      </w:r>
      <w:r w:rsidR="00D40087" w:rsidRPr="00BC5F4C">
        <w:t xml:space="preserve">e some of the forum </w:t>
      </w:r>
      <w:r w:rsidRPr="00BC5F4C">
        <w:t>members’ personal development</w:t>
      </w:r>
      <w:r w:rsidR="00D40087" w:rsidRPr="00BC5F4C">
        <w:t xml:space="preserve">, in particular </w:t>
      </w:r>
      <w:r w:rsidR="00417D05" w:rsidRPr="00BC5F4C">
        <w:t xml:space="preserve">for </w:t>
      </w:r>
      <w:r w:rsidR="00D40087" w:rsidRPr="00BC5F4C">
        <w:t xml:space="preserve">the female members.  </w:t>
      </w:r>
      <w:r w:rsidR="00337418" w:rsidRPr="00BC5F4C">
        <w:t>D</w:t>
      </w:r>
      <w:r w:rsidR="00A51577" w:rsidRPr="00BC5F4C">
        <w:t>ata analysis and consideration of the three CMO configurations suggests</w:t>
      </w:r>
      <w:r w:rsidR="00337418" w:rsidRPr="00BC5F4C">
        <w:t>, therefore,</w:t>
      </w:r>
      <w:r w:rsidR="00A51577" w:rsidRPr="00BC5F4C">
        <w:t xml:space="preserve"> a refined MRT that ‘the use of a portfolio as a framework for learning in a public forum will facilitate forum members’ personal development if they value its use as a framework for learning’.  </w:t>
      </w:r>
    </w:p>
    <w:p w:rsidR="00631751" w:rsidRPr="00BC5F4C" w:rsidRDefault="005542F4" w:rsidP="00DF0850">
      <w:r w:rsidRPr="00BC5F4C">
        <w:t xml:space="preserve">Findings indicate that the portfolio not only supported the enhance of personal development but it was also instrumental in improving the interconnectivity of outcomes  i.e. the likelihood that participants reported they had attained all the most commonly noted improve aspects of personal </w:t>
      </w:r>
      <w:r w:rsidRPr="00BC5F4C">
        <w:lastRenderedPageBreak/>
        <w:t xml:space="preserve">development. </w:t>
      </w:r>
      <w:r w:rsidR="00BD1F89" w:rsidRPr="00BC5F4C">
        <w:t xml:space="preserve">The </w:t>
      </w:r>
      <w:r w:rsidR="002E55AD" w:rsidRPr="00BC5F4C">
        <w:t xml:space="preserve">portfolio </w:t>
      </w:r>
      <w:r w:rsidR="00BD1F89" w:rsidRPr="00BC5F4C">
        <w:t xml:space="preserve">provided </w:t>
      </w:r>
      <w:r w:rsidR="002E55AD" w:rsidRPr="00BC5F4C">
        <w:t>members</w:t>
      </w:r>
      <w:r w:rsidR="00BD1F89" w:rsidRPr="00BC5F4C">
        <w:t xml:space="preserve"> with the motivation to </w:t>
      </w:r>
      <w:r w:rsidR="002E55AD" w:rsidRPr="00BC5F4C">
        <w:t>use</w:t>
      </w:r>
      <w:r w:rsidR="00BD1F89" w:rsidRPr="00BC5F4C">
        <w:t xml:space="preserve"> reflection as a means </w:t>
      </w:r>
      <w:r w:rsidR="002E55AD" w:rsidRPr="00BC5F4C">
        <w:t xml:space="preserve">to </w:t>
      </w:r>
      <w:r w:rsidR="00BD1F89" w:rsidRPr="00BC5F4C">
        <w:t>embed</w:t>
      </w:r>
      <w:r w:rsidR="00585829">
        <w:t xml:space="preserve"> </w:t>
      </w:r>
      <w:r w:rsidR="00BD1F89" w:rsidRPr="00BC5F4C">
        <w:t xml:space="preserve">learning into </w:t>
      </w:r>
      <w:r w:rsidR="002E55AD" w:rsidRPr="00BC5F4C">
        <w:t xml:space="preserve">their </w:t>
      </w:r>
      <w:r w:rsidR="00BD1F89" w:rsidRPr="00BC5F4C">
        <w:t>daily liv</w:t>
      </w:r>
      <w:r w:rsidR="002E55AD" w:rsidRPr="00BC5F4C">
        <w:t xml:space="preserve">es, </w:t>
      </w:r>
      <w:r w:rsidR="00BD1F89" w:rsidRPr="00BC5F4C">
        <w:t xml:space="preserve">as well as in the applied work of the public </w:t>
      </w:r>
      <w:r w:rsidR="00E2452F" w:rsidRPr="00BC5F4C">
        <w:t xml:space="preserve">forum.  </w:t>
      </w:r>
      <w:r w:rsidR="002E55AD" w:rsidRPr="00BC5F4C">
        <w:t>Equally</w:t>
      </w:r>
      <w:r w:rsidR="00585829">
        <w:t xml:space="preserve"> important was its </w:t>
      </w:r>
      <w:r w:rsidR="00BD1F89" w:rsidRPr="00BC5F4C">
        <w:t>influence</w:t>
      </w:r>
      <w:r w:rsidR="00585829">
        <w:t xml:space="preserve"> on</w:t>
      </w:r>
      <w:r w:rsidR="00BD1F89" w:rsidRPr="00BC5F4C">
        <w:t xml:space="preserve"> how they acted and behaved in the personal realms of their lives. Those who embraced the portfolio and used it on a regular basis reported that they had become more self-assertive and felt a greater sense of agency, particularly in relation to their health</w:t>
      </w:r>
      <w:r w:rsidR="00585829">
        <w:t xml:space="preserve"> </w:t>
      </w:r>
      <w:r w:rsidR="00585829" w:rsidRPr="00FE2054">
        <w:t>and that of their significant others</w:t>
      </w:r>
      <w:r w:rsidR="00BD1F89" w:rsidRPr="00BC5F4C">
        <w:t xml:space="preserve">. </w:t>
      </w:r>
    </w:p>
    <w:p w:rsidR="00337418" w:rsidRPr="00BC5F4C" w:rsidRDefault="00631751" w:rsidP="00DF0850">
      <w:r w:rsidRPr="00BC5F4C">
        <w:t xml:space="preserve">There is some evidence that such portfolios successfully prompt insights, encourage further study </w:t>
      </w:r>
      <w:r w:rsidR="00A8140C" w:rsidRPr="00BC5F4C">
        <w:t>and improve</w:t>
      </w:r>
      <w:r w:rsidRPr="00BC5F4C">
        <w:t xml:space="preserve"> learning because they act as a bridging concept between theory and practice</w:t>
      </w:r>
      <w:r w:rsidR="00491716" w:rsidRPr="00BC5F4C">
        <w:t>,</w:t>
      </w:r>
      <w:r w:rsidRPr="00BC5F4C">
        <w:t xml:space="preserve"> thereby aiding understanding of how theory and practice inform each other</w:t>
      </w:r>
      <w:r w:rsidR="00FE2054">
        <w:t xml:space="preserve"> </w:t>
      </w:r>
      <w:r w:rsidR="00ED316A" w:rsidRPr="00BC5F4C">
        <w:fldChar w:fldCharType="begin"/>
      </w:r>
      <w:r w:rsidR="00E80129">
        <w:instrText xml:space="preserve"> ADDIN EN.CITE &lt;EndNote&gt;&lt;Cite&gt;&lt;Author&gt;O’Connell&lt;/Author&gt;&lt;Year&gt;2011&lt;/Year&gt;&lt;RecNum&gt;4542&lt;/RecNum&gt;&lt;IDText&gt;3859&lt;/IDText&gt;&lt;DisplayText&gt;[34]&lt;/DisplayText&gt;&lt;record&gt;&lt;rec-number&gt;4542&lt;/rec-number&gt;&lt;foreign-keys&gt;&lt;key app="EN" db-id="rvef2ezpr2eexmez9x3x2rrirx2ptte0rfr2" timestamp="1580483121"&gt;4542&lt;/key&gt;&lt;/foreign-keys&gt;&lt;ref-type name="Journal Article"&gt;17&lt;/ref-type&gt;&lt;contributors&gt;&lt;authors&gt;&lt;author&gt;O’Connell, Timothy S.&lt;/author&gt;&lt;author&gt;Dyment, Janet E.&lt;/author&gt;&lt;/authors&gt;&lt;/contributors&gt;&lt;titles&gt;&lt;title&gt;The case of reflective journals: is the jury still out?&lt;/title&gt;&lt;secondary-title&gt;Reflective Practice&lt;/secondary-title&gt;&lt;/titles&gt;&lt;periodical&gt;&lt;full-title&gt;Reflective Practice&lt;/full-title&gt;&lt;/periodical&gt;&lt;pages&gt;47-59&lt;/pages&gt;&lt;volume&gt;12&lt;/volume&gt;&lt;number&gt;1&lt;/number&gt;&lt;dates&gt;&lt;year&gt;2011&lt;/year&gt;&lt;pub-dates&gt;&lt;date&gt;2011/02/01&lt;/date&gt;&lt;/pub-dates&gt;&lt;/dates&gt;&lt;publisher&gt;Routledge&lt;/publisher&gt;&lt;isbn&gt;1462-3943&lt;/isbn&gt;&lt;label&gt;3859&lt;/label&gt;&lt;urls&gt;&lt;related-urls&gt;&lt;url&gt;https://doi.org/10.1080/14623943.2011.541093&lt;/url&gt;&lt;/related-urls&gt;&lt;/urls&gt;&lt;electronic-resource-num&gt;10.1080/14623943.2011.541093&lt;/electronic-resource-num&gt;&lt;/record&gt;&lt;/Cite&gt;&lt;/EndNote&gt;</w:instrText>
      </w:r>
      <w:r w:rsidR="00ED316A" w:rsidRPr="00BC5F4C">
        <w:fldChar w:fldCharType="separate"/>
      </w:r>
      <w:r w:rsidR="00E80129">
        <w:rPr>
          <w:noProof/>
        </w:rPr>
        <w:t>[34]</w:t>
      </w:r>
      <w:r w:rsidR="00ED316A" w:rsidRPr="00BC5F4C">
        <w:fldChar w:fldCharType="end"/>
      </w:r>
      <w:r w:rsidRPr="00BC5F4C">
        <w:t>.</w:t>
      </w:r>
      <w:r w:rsidR="00FE2054">
        <w:t xml:space="preserve">  </w:t>
      </w:r>
      <w:r w:rsidR="00337418" w:rsidRPr="00FE2054">
        <w:t xml:space="preserve">The </w:t>
      </w:r>
      <w:r w:rsidR="00585829" w:rsidRPr="00FE2054">
        <w:t>use of portfolios in public forums is under researched</w:t>
      </w:r>
      <w:r w:rsidR="00FE2054" w:rsidRPr="00FE2054">
        <w:t>;</w:t>
      </w:r>
      <w:r w:rsidR="00337418" w:rsidRPr="00FE2054">
        <w:t xml:space="preserve"> </w:t>
      </w:r>
      <w:r w:rsidR="00585829" w:rsidRPr="00FE2054">
        <w:t xml:space="preserve">however </w:t>
      </w:r>
      <w:r w:rsidR="00337418" w:rsidRPr="00FE2054">
        <w:t xml:space="preserve">the </w:t>
      </w:r>
      <w:r w:rsidR="00585829" w:rsidRPr="00FE2054">
        <w:t xml:space="preserve">fact that the </w:t>
      </w:r>
      <w:r w:rsidR="00337418" w:rsidRPr="00FE2054">
        <w:t>portfolio</w:t>
      </w:r>
      <w:r w:rsidR="00585829" w:rsidRPr="00FE2054">
        <w:t>s</w:t>
      </w:r>
      <w:r w:rsidR="00337418" w:rsidRPr="00FE2054">
        <w:t xml:space="preserve"> encouraged forum members to undertake additional study to improve their learning may be explained by similar findings reported </w:t>
      </w:r>
      <w:r w:rsidR="0054476F" w:rsidRPr="00FE2054">
        <w:t>in other sectors</w:t>
      </w:r>
      <w:r w:rsidR="004E272E" w:rsidRPr="00BC5F4C">
        <w:t xml:space="preserve">. </w:t>
      </w:r>
      <w:r w:rsidR="00FE2054">
        <w:t xml:space="preserve"> </w:t>
      </w:r>
      <w:r w:rsidR="00337418" w:rsidRPr="00BC5F4C">
        <w:t>For example, Beecher</w:t>
      </w:r>
      <w:r w:rsidR="00A111E7" w:rsidRPr="00BC5F4C">
        <w:t xml:space="preserve"> and colleagues </w:t>
      </w:r>
      <w:r w:rsidR="004E272E" w:rsidRPr="00BC5F4C">
        <w:t xml:space="preserve">reported </w:t>
      </w:r>
      <w:r w:rsidR="00337418" w:rsidRPr="00BC5F4C">
        <w:t xml:space="preserve">that </w:t>
      </w:r>
      <w:r w:rsidR="004E272E" w:rsidRPr="00BC5F4C">
        <w:t xml:space="preserve">the use of </w:t>
      </w:r>
      <w:r w:rsidR="00337418" w:rsidRPr="00BC5F4C">
        <w:t>a</w:t>
      </w:r>
      <w:r w:rsidR="004E272E" w:rsidRPr="00BC5F4C">
        <w:t>n education based</w:t>
      </w:r>
      <w:r w:rsidR="00337418" w:rsidRPr="00BC5F4C">
        <w:t xml:space="preserve"> portfolio stimulated reflecti</w:t>
      </w:r>
      <w:r w:rsidR="004E272E" w:rsidRPr="00BC5F4C">
        <w:t>ve practice amongst medical professionals</w:t>
      </w:r>
      <w:r w:rsidR="00FE2054">
        <w:t xml:space="preserve"> </w:t>
      </w:r>
      <w:r w:rsidR="00ED316A" w:rsidRPr="00BC5F4C">
        <w:fldChar w:fldCharType="begin"/>
      </w:r>
      <w:r w:rsidR="00E80129">
        <w:instrText xml:space="preserve"> ADDIN EN.CITE &lt;EndNote&gt;&lt;Cite&gt;&lt;Author&gt;Beecher&lt;/Author&gt;&lt;Year&gt;1997&lt;/Year&gt;&lt;RecNum&gt;4498&lt;/RecNum&gt;&lt;IDText&gt;3860&lt;/IDText&gt;&lt;DisplayText&gt;[35]&lt;/DisplayText&gt;&lt;record&gt;&lt;rec-number&gt;4498&lt;/rec-number&gt;&lt;foreign-keys&gt;&lt;key app="EN" db-id="rvef2ezpr2eexmez9x3x2rrirx2ptte0rfr2" timestamp="1579693767"&gt;4498&lt;/key&gt;&lt;/foreign-keys&gt;&lt;ref-type name="Journal Article"&gt;17&lt;/ref-type&gt;&lt;contributors&gt;&lt;authors&gt;&lt;author&gt;Beecher, Ann&lt;/author&gt;&lt;author&gt;Lindemann, Janet C.&lt;/author&gt;&lt;author&gt;Morzinski, Jeffrey A.&lt;/author&gt;&lt;author&gt;Simpson, Deborah E.&lt;/author&gt;&lt;/authors&gt;&lt;/contributors&gt;&lt;titles&gt;&lt;title&gt;Use of the educator&amp;apos;s portfolio to stimulate reflective practice among medical educators&lt;/title&gt;&lt;secondary-title&gt;Teaching and Learning in Medicine&lt;/secondary-title&gt;&lt;/titles&gt;&lt;periodical&gt;&lt;full-title&gt;Teaching and Learning in Medicine&lt;/full-title&gt;&lt;/periodical&gt;&lt;pages&gt;56-59&lt;/pages&gt;&lt;volume&gt;9&lt;/volume&gt;&lt;number&gt;1&lt;/number&gt;&lt;dates&gt;&lt;year&gt;1997&lt;/year&gt;&lt;pub-dates&gt;&lt;date&gt;1997/01/01&lt;/date&gt;&lt;/pub-dates&gt;&lt;/dates&gt;&lt;publisher&gt;Routledge&lt;/publisher&gt;&lt;isbn&gt;1040-1334&lt;/isbn&gt;&lt;label&gt;3860&lt;/label&gt;&lt;urls&gt;&lt;related-urls&gt;&lt;url&gt;https://doi.org/10.1080/10401339709539813&lt;/url&gt;&lt;/related-urls&gt;&lt;/urls&gt;&lt;electronic-resource-num&gt;10.1080/10401339709539813&lt;/electronic-resource-num&gt;&lt;/record&gt;&lt;/Cite&gt;&lt;/EndNote&gt;</w:instrText>
      </w:r>
      <w:r w:rsidR="00ED316A" w:rsidRPr="00BC5F4C">
        <w:fldChar w:fldCharType="separate"/>
      </w:r>
      <w:r w:rsidR="00E80129">
        <w:rPr>
          <w:noProof/>
        </w:rPr>
        <w:t>[35]</w:t>
      </w:r>
      <w:r w:rsidR="00ED316A" w:rsidRPr="00BC5F4C">
        <w:fldChar w:fldCharType="end"/>
      </w:r>
      <w:r w:rsidR="00337418" w:rsidRPr="00BC5F4C">
        <w:t xml:space="preserve">. </w:t>
      </w:r>
      <w:r w:rsidR="00E43ED1" w:rsidRPr="00BC5F4C">
        <w:t xml:space="preserve"> Similarly a literature review undertaken by </w:t>
      </w:r>
      <w:r w:rsidR="00337418" w:rsidRPr="00BC5F4C">
        <w:t>Mann</w:t>
      </w:r>
      <w:r w:rsidR="005B734F" w:rsidRPr="00BC5F4C">
        <w:t xml:space="preserve"> and colleagues </w:t>
      </w:r>
      <w:r w:rsidR="00337418" w:rsidRPr="00BC5F4C">
        <w:t xml:space="preserve">reported that </w:t>
      </w:r>
      <w:r w:rsidR="00BF52F6" w:rsidRPr="00BC5F4C">
        <w:t xml:space="preserve">health professionals </w:t>
      </w:r>
      <w:r w:rsidR="00337418" w:rsidRPr="00BC5F4C">
        <w:t>who chose to use portfolio</w:t>
      </w:r>
      <w:r w:rsidR="00E43ED1" w:rsidRPr="00BC5F4C">
        <w:t>s</w:t>
      </w:r>
      <w:r w:rsidR="00337418" w:rsidRPr="00BC5F4C">
        <w:t xml:space="preserve"> were already positively inclined to reflection and </w:t>
      </w:r>
      <w:r w:rsidR="00E43ED1" w:rsidRPr="00BC5F4C">
        <w:t xml:space="preserve">perceived </w:t>
      </w:r>
      <w:r w:rsidR="00337418" w:rsidRPr="00BC5F4C">
        <w:t xml:space="preserve">its usefulness </w:t>
      </w:r>
      <w:r w:rsidR="00E43ED1" w:rsidRPr="00BC5F4C">
        <w:t xml:space="preserve">and value </w:t>
      </w:r>
      <w:r w:rsidR="00337418" w:rsidRPr="00BC5F4C">
        <w:t>in helping them reach particular goal</w:t>
      </w:r>
      <w:r w:rsidR="00E43ED1" w:rsidRPr="00BC5F4C">
        <w:t>s</w:t>
      </w:r>
      <w:r w:rsidR="00FE2054">
        <w:t xml:space="preserve"> </w:t>
      </w:r>
      <w:r w:rsidR="00ED316A" w:rsidRPr="00BC5F4C">
        <w:fldChar w:fldCharType="begin"/>
      </w:r>
      <w:r w:rsidR="00E80129">
        <w:instrText xml:space="preserve"> ADDIN EN.CITE &lt;EndNote&gt;&lt;Cite&gt;&lt;Author&gt;Mann&lt;/Author&gt;&lt;Year&gt;2009&lt;/Year&gt;&lt;RecNum&gt;4499&lt;/RecNum&gt;&lt;IDText&gt;3861&lt;/IDText&gt;&lt;DisplayText&gt;[36]&lt;/DisplayText&gt;&lt;record&gt;&lt;rec-number&gt;4499&lt;/rec-number&gt;&lt;foreign-keys&gt;&lt;key app="EN" db-id="rvef2ezpr2eexmez9x3x2rrirx2ptte0rfr2" timestamp="1579693941"&gt;4499&lt;/key&gt;&lt;/foreign-keys&gt;&lt;ref-type name="Journal Article"&gt;17&lt;/ref-type&gt;&lt;contributors&gt;&lt;authors&gt;&lt;author&gt;Mann, Karen&lt;/author&gt;&lt;author&gt;Gordon, Jill&lt;/author&gt;&lt;author&gt;MacLeod, Anna&lt;/author&gt;&lt;/authors&gt;&lt;/contributors&gt;&lt;titles&gt;&lt;title&gt;Reflection and reflective practice in health professions education: a systematic review&lt;/title&gt;&lt;secondary-title&gt;Advances in Health Sciences Education&lt;/secondary-title&gt;&lt;/titles&gt;&lt;periodical&gt;&lt;full-title&gt;Advances in Health Sciences Education&lt;/full-title&gt;&lt;/periodical&gt;&lt;pages&gt;595-621&lt;/pages&gt;&lt;volume&gt;14&lt;/volume&gt;&lt;number&gt;4&lt;/number&gt;&lt;dates&gt;&lt;year&gt;2009&lt;/year&gt;&lt;pub-dates&gt;&lt;date&gt;November 23&lt;/date&gt;&lt;/pub-dates&gt;&lt;/dates&gt;&lt;isbn&gt;1573-1677&lt;/isbn&gt;&lt;label&gt;3861&lt;/label&gt;&lt;work-type&gt;journal article&lt;/work-type&gt;&lt;urls&gt;&lt;related-urls&gt;&lt;url&gt;https://doi.org/10.1007/s10459-007-9090-2&lt;/url&gt;&lt;/related-urls&gt;&lt;/urls&gt;&lt;electronic-resource-num&gt;10.1007/s10459-007-9090-2&lt;/electronic-resource-num&gt;&lt;/record&gt;&lt;/Cite&gt;&lt;/EndNote&gt;</w:instrText>
      </w:r>
      <w:r w:rsidR="00ED316A" w:rsidRPr="00BC5F4C">
        <w:fldChar w:fldCharType="separate"/>
      </w:r>
      <w:r w:rsidR="00E80129">
        <w:rPr>
          <w:noProof/>
        </w:rPr>
        <w:t>[36]</w:t>
      </w:r>
      <w:r w:rsidR="00ED316A" w:rsidRPr="00BC5F4C">
        <w:fldChar w:fldCharType="end"/>
      </w:r>
      <w:r w:rsidR="00337418" w:rsidRPr="00BC5F4C">
        <w:t xml:space="preserve">. </w:t>
      </w:r>
    </w:p>
    <w:p w:rsidR="00AE0C5B" w:rsidRPr="00BC5F4C" w:rsidRDefault="007A11FF" w:rsidP="00DF0850">
      <w:r w:rsidRPr="00BC5F4C">
        <w:t>There was a strong gender bias in those</w:t>
      </w:r>
      <w:r w:rsidR="00585829">
        <w:t xml:space="preserve"> who</w:t>
      </w:r>
      <w:r w:rsidRPr="00BC5F4C">
        <w:t xml:space="preserve"> valued the portfolio as a tool to structure reflective practice and to share learning.</w:t>
      </w:r>
      <w:r w:rsidR="00FE2054">
        <w:t xml:space="preserve">  </w:t>
      </w:r>
      <w:r w:rsidR="007061AE" w:rsidRPr="00BC5F4C">
        <w:t xml:space="preserve">Our findings </w:t>
      </w:r>
      <w:r w:rsidR="009621DE" w:rsidRPr="00BC5F4C">
        <w:t>suggested</w:t>
      </w:r>
      <w:r w:rsidR="007061AE" w:rsidRPr="00BC5F4C">
        <w:t xml:space="preserve"> that </w:t>
      </w:r>
      <w:r w:rsidRPr="00BC5F4C">
        <w:t xml:space="preserve">women </w:t>
      </w:r>
      <w:r w:rsidR="007061AE" w:rsidRPr="00BC5F4C">
        <w:t>were more likely to use the portfolio because they valued reflective practice</w:t>
      </w:r>
      <w:r w:rsidRPr="00BC5F4C">
        <w:t xml:space="preserve"> and men were most likely to use it because it provided them with a record of involvement which could be used for employment purposes and was an effective way of learning and developing both individually and for the project.</w:t>
      </w:r>
      <w:r w:rsidR="00FE2054">
        <w:t xml:space="preserve">  </w:t>
      </w:r>
      <w:r w:rsidR="007061AE" w:rsidRPr="00BC5F4C">
        <w:t>However, t</w:t>
      </w:r>
      <w:r w:rsidR="00AE0C5B" w:rsidRPr="00BC5F4C">
        <w:t xml:space="preserve">he degree to which gender affected </w:t>
      </w:r>
      <w:r w:rsidR="007061AE" w:rsidRPr="00BC5F4C">
        <w:t>the members</w:t>
      </w:r>
      <w:r w:rsidR="00AE0C5B" w:rsidRPr="00BC5F4C">
        <w:t>’ relationship to the</w:t>
      </w:r>
      <w:r w:rsidR="007061AE" w:rsidRPr="00BC5F4C">
        <w:t xml:space="preserve"> use of the </w:t>
      </w:r>
      <w:r w:rsidR="00AE0C5B" w:rsidRPr="00BC5F4C">
        <w:t xml:space="preserve">portfolio is </w:t>
      </w:r>
      <w:r w:rsidR="00A8140C" w:rsidRPr="00BC5F4C">
        <w:t>open to</w:t>
      </w:r>
      <w:r w:rsidR="00FE2054">
        <w:t xml:space="preserve"> </w:t>
      </w:r>
      <w:r w:rsidR="003512B1" w:rsidRPr="00BC5F4C">
        <w:t>conjecture</w:t>
      </w:r>
      <w:r w:rsidR="00AB6C35" w:rsidRPr="00BC5F4C">
        <w:t xml:space="preserve"> and further </w:t>
      </w:r>
      <w:r w:rsidR="00710A02" w:rsidRPr="00BC5F4C">
        <w:t>research</w:t>
      </w:r>
      <w:r w:rsidR="00AB6C35" w:rsidRPr="00BC5F4C">
        <w:t xml:space="preserve"> is needed </w:t>
      </w:r>
      <w:r w:rsidR="00710A02" w:rsidRPr="00BC5F4C">
        <w:t>to investigate this</w:t>
      </w:r>
      <w:r w:rsidR="00AE0C5B" w:rsidRPr="00BC5F4C">
        <w:t xml:space="preserve">. It may be related to the working environment into which the public forum was embedded. The public engagement researcher who lead the group </w:t>
      </w:r>
      <w:r w:rsidR="00585829">
        <w:t>(G</w:t>
      </w:r>
      <w:r w:rsidR="006E05C1" w:rsidRPr="00BC5F4C">
        <w:t xml:space="preserve">H) </w:t>
      </w:r>
      <w:r w:rsidR="00AE0C5B" w:rsidRPr="00BC5F4C">
        <w:t xml:space="preserve">and the other institutional public engagement leads </w:t>
      </w:r>
      <w:r w:rsidR="006E05C1" w:rsidRPr="00BC5F4C">
        <w:t xml:space="preserve">(including MPT) </w:t>
      </w:r>
      <w:r w:rsidR="00AE0C5B" w:rsidRPr="00BC5F4C">
        <w:t xml:space="preserve">were all </w:t>
      </w:r>
      <w:r w:rsidR="006E05C1" w:rsidRPr="00BC5F4C">
        <w:lastRenderedPageBreak/>
        <w:t>women</w:t>
      </w:r>
      <w:r w:rsidR="00AE0C5B" w:rsidRPr="00BC5F4C">
        <w:t>. Research which explores g</w:t>
      </w:r>
      <w:r w:rsidR="00585829">
        <w:t>endered differences in the work</w:t>
      </w:r>
      <w:r w:rsidR="00AE0C5B" w:rsidRPr="00BC5F4C">
        <w:t xml:space="preserve">place suggests there is evidence that some </w:t>
      </w:r>
      <w:r w:rsidR="006E05C1" w:rsidRPr="00BC5F4C">
        <w:t>men</w:t>
      </w:r>
      <w:r w:rsidR="00FE2054">
        <w:t xml:space="preserve"> </w:t>
      </w:r>
      <w:r w:rsidR="00AE0C5B" w:rsidRPr="00BC5F4C">
        <w:t>find it hard to admit they need development and find it difficult to self-analyse and identify weakness or areas where they could develop</w:t>
      </w:r>
      <w:r w:rsidR="00FE2054">
        <w:t xml:space="preserve"> </w:t>
      </w:r>
      <w:r w:rsidR="00ED316A" w:rsidRPr="00BC5F4C">
        <w:fldChar w:fldCharType="begin"/>
      </w:r>
      <w:r w:rsidR="00E80129">
        <w:instrText xml:space="preserve"> ADDIN EN.CITE &lt;EndNote&gt;&lt;Cite&gt;&lt;Author&gt;Kantamneni&lt;/Author&gt;&lt;Year&gt;2013&lt;/Year&gt;&lt;RecNum&gt;4501&lt;/RecNum&gt;&lt;IDText&gt;3863&lt;/IDText&gt;&lt;DisplayText&gt;[37, 38]&lt;/DisplayText&gt;&lt;record&gt;&lt;rec-number&gt;4501&lt;/rec-number&gt;&lt;foreign-keys&gt;&lt;key app="EN" db-id="rvef2ezpr2eexmez9x3x2rrirx2ptte0rfr2" timestamp="1579695145"&gt;4501&lt;/key&gt;&lt;/foreign-keys&gt;&lt;ref-type name="Book Section"&gt;5&lt;/ref-type&gt;&lt;contributors&gt;&lt;authors&gt;&lt;author&gt;Kantamneni, N.&lt;/author&gt;&lt;/authors&gt;&lt;secondary-authors&gt;&lt;author&gt;Blustein, D&lt;/author&gt;&lt;/secondary-authors&gt;&lt;/contributors&gt;&lt;titles&gt;&lt;title&gt;Gender and the Psychology of Working&lt;/title&gt;&lt;secondary-title&gt;The Oxford Handbook of the Psychology of Working&lt;/secondary-title&gt;&lt;/titles&gt;&lt;dates&gt;&lt;year&gt;2013&lt;/year&gt;&lt;/dates&gt;&lt;pub-location&gt;Oxford&lt;/pub-location&gt;&lt;publisher&gt;Oxford University Press&lt;/publisher&gt;&lt;isbn&gt;9780199758791&lt;/isbn&gt;&lt;label&gt;3863&lt;/label&gt;&lt;urls&gt;&lt;/urls&gt;&lt;/record&gt;&lt;/Cite&gt;&lt;Cite&gt;&lt;Author&gt;Neff&lt;/Author&gt;&lt;Year&gt;2005&lt;/Year&gt;&lt;RecNum&gt;4500&lt;/RecNum&gt;&lt;IDText&gt;3862&lt;/IDText&gt;&lt;record&gt;&lt;rec-number&gt;4500&lt;/rec-number&gt;&lt;foreign-keys&gt;&lt;key app="EN" db-id="rvef2ezpr2eexmez9x3x2rrirx2ptte0rfr2" timestamp="1579694774"&gt;4500&lt;/key&gt;&lt;/foreign-keys&gt;&lt;ref-type name="Book"&gt;6&lt;/ref-type&gt;&lt;contributors&gt;&lt;authors&gt;&lt;author&gt;Neff, W.S.&lt;/author&gt;&lt;/authors&gt;&lt;/contributors&gt;&lt;titles&gt;&lt;title&gt;Work and human behavior&lt;/title&gt;&lt;/titles&gt;&lt;edition&gt;3rd&lt;/edition&gt;&lt;dates&gt;&lt;year&gt;2005&lt;/year&gt;&lt;/dates&gt;&lt;pub-location&gt;New York&lt;/pub-location&gt;&lt;publisher&gt;Routledge&lt;/publisher&gt;&lt;isbn&gt;9781315135939&lt;/isbn&gt;&lt;label&gt;3862&lt;/label&gt;&lt;urls&gt;&lt;/urls&gt;&lt;electronic-resource-num&gt;https://doi.org/10.4324/9781315135939&lt;/electronic-resource-num&gt;&lt;/record&gt;&lt;/Cite&gt;&lt;/EndNote&gt;</w:instrText>
      </w:r>
      <w:r w:rsidR="00ED316A" w:rsidRPr="00BC5F4C">
        <w:fldChar w:fldCharType="separate"/>
      </w:r>
      <w:r w:rsidR="00E80129">
        <w:rPr>
          <w:noProof/>
        </w:rPr>
        <w:t>[37, 38]</w:t>
      </w:r>
      <w:r w:rsidR="00ED316A" w:rsidRPr="00BC5F4C">
        <w:fldChar w:fldCharType="end"/>
      </w:r>
      <w:r w:rsidR="00AE0C5B" w:rsidRPr="00BC5F4C">
        <w:t xml:space="preserve">. These challenges may have been amplified by a disinclination to admit this to </w:t>
      </w:r>
      <w:r w:rsidR="003512B1" w:rsidRPr="00BC5F4C">
        <w:t xml:space="preserve">the </w:t>
      </w:r>
      <w:r w:rsidR="00AE0C5B" w:rsidRPr="00BC5F4C">
        <w:t>female public engagement leads</w:t>
      </w:r>
      <w:r w:rsidR="003512B1" w:rsidRPr="00BC5F4C">
        <w:t xml:space="preserve"> in this study</w:t>
      </w:r>
      <w:r w:rsidR="00AE0C5B" w:rsidRPr="00BC5F4C">
        <w:t>. Concurrently</w:t>
      </w:r>
      <w:r w:rsidR="003512B1" w:rsidRPr="00BC5F4C">
        <w:t>,</w:t>
      </w:r>
      <w:r w:rsidR="00AE0C5B" w:rsidRPr="00BC5F4C">
        <w:t xml:space="preserve"> this gender biased environment may have produced social relationships which were more supportive of the </w:t>
      </w:r>
      <w:r w:rsidR="003512B1" w:rsidRPr="00BC5F4C">
        <w:t>use</w:t>
      </w:r>
      <w:r w:rsidR="00AE0C5B" w:rsidRPr="00BC5F4C">
        <w:t xml:space="preserve"> of reflection</w:t>
      </w:r>
      <w:r w:rsidR="003512B1" w:rsidRPr="00BC5F4C">
        <w:t xml:space="preserve"> and </w:t>
      </w:r>
      <w:r w:rsidR="00AE0C5B" w:rsidRPr="00BC5F4C">
        <w:t>reflective practice</w:t>
      </w:r>
      <w:r w:rsidR="003512B1" w:rsidRPr="00BC5F4C">
        <w:t>s</w:t>
      </w:r>
      <w:r w:rsidR="00AE0C5B" w:rsidRPr="00BC5F4C">
        <w:t xml:space="preserve"> amongst the female forum members.</w:t>
      </w:r>
      <w:r w:rsidR="00744A2E" w:rsidRPr="00BC5F4C">
        <w:t xml:space="preserve">  Previous </w:t>
      </w:r>
      <w:r w:rsidR="00AE0C5B" w:rsidRPr="00BC5F4C">
        <w:t xml:space="preserve">research </w:t>
      </w:r>
      <w:r w:rsidR="00744A2E" w:rsidRPr="00BC5F4C">
        <w:t xml:space="preserve">also </w:t>
      </w:r>
      <w:r w:rsidR="00AE0C5B" w:rsidRPr="00BC5F4C">
        <w:t xml:space="preserve">suggests </w:t>
      </w:r>
      <w:r w:rsidR="00744A2E" w:rsidRPr="00BC5F4C">
        <w:t xml:space="preserve">that </w:t>
      </w:r>
      <w:r w:rsidR="00AE0C5B" w:rsidRPr="00BC5F4C">
        <w:t xml:space="preserve">this finding may be due in part to societal processes </w:t>
      </w:r>
      <w:r w:rsidR="00744A2E" w:rsidRPr="00BC5F4C">
        <w:t>that</w:t>
      </w:r>
      <w:r w:rsidR="00AE0C5B" w:rsidRPr="00BC5F4C">
        <w:t xml:space="preserve"> mean that reflective practice is more commonly associated with professions predominantly staffed by </w:t>
      </w:r>
      <w:r w:rsidR="007061AE" w:rsidRPr="00BC5F4C">
        <w:t>women</w:t>
      </w:r>
      <w:r w:rsidR="00AE0C5B" w:rsidRPr="00BC5F4C">
        <w:t xml:space="preserve"> and reflection is more commonly associated with psycho-social behaviour assigned to </w:t>
      </w:r>
      <w:r w:rsidR="007061AE" w:rsidRPr="00BC5F4C">
        <w:t>women</w:t>
      </w:r>
      <w:r w:rsidR="00FE2054">
        <w:t xml:space="preserve"> </w:t>
      </w:r>
      <w:r w:rsidR="00ED316A" w:rsidRPr="00BC5F4C">
        <w:fldChar w:fldCharType="begin">
          <w:fldData xml:space="preserve">PEVuZE5vdGU+PENpdGU+PEF1dGhvcj5CZWR3ZWxsPC9BdXRob3I+PFllYXI+MjAxMjwvWWVhcj48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</w:fldData>
        </w:fldChar>
      </w:r>
      <w:r w:rsidR="00E80129">
        <w:instrText xml:space="preserve"> ADDIN EN.CITE </w:instrText>
      </w:r>
      <w:r w:rsidR="00E80129">
        <w:fldChar w:fldCharType="begin">
          <w:fldData xml:space="preserve">PEVuZE5vdGU+PENpdGU+PEF1dGhvcj5CZWR3ZWxsPC9BdXRob3I+PFllYXI+MjAxMjwvWWVhcj48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</w:fldData>
        </w:fldChar>
      </w:r>
      <w:r w:rsidR="00E80129">
        <w:instrText xml:space="preserve"> ADDIN EN.CITE.DATA </w:instrText>
      </w:r>
      <w:r w:rsidR="00E80129">
        <w:fldChar w:fldCharType="end"/>
      </w:r>
      <w:r w:rsidR="00ED316A" w:rsidRPr="00BC5F4C">
        <w:fldChar w:fldCharType="separate"/>
      </w:r>
      <w:r w:rsidR="00E80129">
        <w:rPr>
          <w:noProof/>
        </w:rPr>
        <w:t>[30, 37, 39, 40]</w:t>
      </w:r>
      <w:r w:rsidR="00ED316A" w:rsidRPr="00BC5F4C">
        <w:fldChar w:fldCharType="end"/>
      </w:r>
      <w:r w:rsidR="00AE0C5B" w:rsidRPr="00BC5F4C">
        <w:t xml:space="preserve">. </w:t>
      </w:r>
    </w:p>
    <w:p w:rsidR="00E96096" w:rsidRPr="00BC5F4C" w:rsidRDefault="00F93384" w:rsidP="00DF0850">
      <w:r w:rsidRPr="00BC5F4C">
        <w:t xml:space="preserve">Although there have been other realist evaluations of PEI </w:t>
      </w:r>
      <w:r w:rsidR="00ED316A" w:rsidRPr="00BC5F4C">
        <w:fldChar w:fldCharType="begin">
          <w:fldData xml:space="preserve">PEVuZE5vdGU+PENpdGU+PEF1dGhvcj5FdmFuczwvQXV0aG9yPjxZZWFyPjIwMTQ8L1llYXI+PFJl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=
</w:fldData>
        </w:fldChar>
      </w:r>
      <w:r w:rsidR="005A23BD">
        <w:instrText xml:space="preserve"> ADDIN EN.CITE </w:instrText>
      </w:r>
      <w:r w:rsidR="00ED316A">
        <w:fldChar w:fldCharType="begin">
          <w:fldData xml:space="preserve">PEVuZE5vdGU+PENpdGU+PEF1dGhvcj5FdmFuczwvQXV0aG9yPjxZZWFyPjIwMTQ8L1llYXI+PFJl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=
</w:fldData>
        </w:fldChar>
      </w:r>
      <w:r w:rsidR="005A23BD">
        <w:instrText xml:space="preserve"> ADDIN EN.CITE.DATA </w:instrText>
      </w:r>
      <w:r w:rsidR="00ED316A">
        <w:fldChar w:fldCharType="end"/>
      </w:r>
      <w:r w:rsidR="00ED316A" w:rsidRPr="00BC5F4C">
        <w:fldChar w:fldCharType="separate"/>
      </w:r>
      <w:r w:rsidR="005A23BD">
        <w:rPr>
          <w:noProof/>
        </w:rPr>
        <w:t>[15]</w:t>
      </w:r>
      <w:r w:rsidR="00ED316A" w:rsidRPr="00BC5F4C">
        <w:fldChar w:fldCharType="end"/>
      </w:r>
      <w:r w:rsidRPr="00BC5F4C">
        <w:t>, t</w:t>
      </w:r>
      <w:r w:rsidR="007A156C" w:rsidRPr="00BC5F4C">
        <w:t xml:space="preserve">his is one of the first </w:t>
      </w:r>
      <w:r w:rsidRPr="00BC5F4C">
        <w:t xml:space="preserve">to focus on the personal development of members of a public forum. </w:t>
      </w:r>
      <w:r w:rsidR="00115367">
        <w:t xml:space="preserve"> </w:t>
      </w:r>
      <w:r w:rsidR="005E7523" w:rsidRPr="00BC5F4C">
        <w:t xml:space="preserve">The findings offer an appreciation of how public forums can be mobilised to enhance members’ personal development.  </w:t>
      </w:r>
      <w:r w:rsidR="00E96096" w:rsidRPr="00BC5F4C">
        <w:t>Realist evaluation is primarily concerned with clarifying causality within localised contexts</w:t>
      </w:r>
      <w:r w:rsidR="00984118">
        <w:t xml:space="preserve"> </w:t>
      </w:r>
      <w:r w:rsidR="00ED316A" w:rsidRPr="00BC5F4C">
        <w:fldChar w:fldCharType="begin"/>
      </w:r>
      <w:r w:rsidR="005A23BD">
        <w:instrText xml:space="preserve"> ADDIN EN.CITE &lt;EndNote&gt;&lt;Cite&gt;&lt;Author&gt;Maxwell&lt;/Author&gt;&lt;Year&gt;2012&lt;/Year&gt;&lt;RecNum&gt;4505&lt;/RecNum&gt;&lt;IDText&gt;3867&lt;/IDText&gt;&lt;DisplayText&gt;[41]&lt;/DisplayText&gt;&lt;record&gt;&lt;rec-number&gt;4505&lt;/rec-number&gt;&lt;foreign-keys&gt;&lt;key app="EN" db-id="rvef2ezpr2eexmez9x3x2rrirx2ptte0rfr2" timestamp="1579701008"&gt;4505&lt;/key&gt;&lt;/foreign-keys&gt;&lt;ref-type name="Journal Article"&gt;17&lt;/ref-type&gt;&lt;contributors&gt;&lt;authors&gt;&lt;author&gt;Maxwell, Joseph A.&lt;/author&gt;&lt;/authors&gt;&lt;/contributors&gt;&lt;titles&gt;&lt;title&gt;The Importance of Qualitative Research for Causal Explanation in Education&lt;/title&gt;&lt;secondary-title&gt;Qualitative Inquiry&lt;/secondary-title&gt;&lt;/titles&gt;&lt;periodical&gt;&lt;full-title&gt;Qualitative Inquiry&lt;/full-title&gt;&lt;/periodical&gt;&lt;pages&gt;655-661&lt;/pages&gt;&lt;volume&gt;18&lt;/volume&gt;&lt;number&gt;8&lt;/number&gt;&lt;keywords&gt;&lt;keyword&gt;causation,realism,process,ontology&lt;/keyword&gt;&lt;/keywords&gt;&lt;dates&gt;&lt;year&gt;2012&lt;/year&gt;&lt;/dates&gt;&lt;label&gt;3867&lt;/label&gt;&lt;urls&gt;&lt;related-urls&gt;&lt;url&gt;https://journals.sagepub.com/doi/abs/10.1177/1077800412452856&lt;/url&gt;&lt;/related-urls&gt;&lt;/urls&gt;&lt;electronic-resource-num&gt;10.1177/1077800412452856&lt;/electronic-resource-num&gt;&lt;/record&gt;&lt;/Cite&gt;&lt;/EndNote&gt;</w:instrText>
      </w:r>
      <w:r w:rsidR="00ED316A" w:rsidRPr="00BC5F4C">
        <w:fldChar w:fldCharType="separate"/>
      </w:r>
      <w:r w:rsidR="005A23BD">
        <w:rPr>
          <w:noProof/>
        </w:rPr>
        <w:t>[41]</w:t>
      </w:r>
      <w:r w:rsidR="00ED316A" w:rsidRPr="00BC5F4C">
        <w:fldChar w:fldCharType="end"/>
      </w:r>
      <w:r w:rsidR="00E96096" w:rsidRPr="00BC5F4C">
        <w:t>. Therefore</w:t>
      </w:r>
      <w:r w:rsidR="003251A3" w:rsidRPr="00BC5F4C">
        <w:t>, our</w:t>
      </w:r>
      <w:r w:rsidR="00E96096" w:rsidRPr="00BC5F4C">
        <w:t xml:space="preserve"> findings do not purport t</w:t>
      </w:r>
      <w:r w:rsidR="00585829">
        <w:t xml:space="preserve">o be representative or </w:t>
      </w:r>
      <w:proofErr w:type="spellStart"/>
      <w:r w:rsidR="00585829">
        <w:t>generalis</w:t>
      </w:r>
      <w:r w:rsidR="00E96096" w:rsidRPr="00BC5F4C">
        <w:t>able</w:t>
      </w:r>
      <w:proofErr w:type="spellEnd"/>
      <w:r w:rsidR="00E96096" w:rsidRPr="00BC5F4C">
        <w:t xml:space="preserve"> to other settings at this stage</w:t>
      </w:r>
      <w:r w:rsidR="005E7523" w:rsidRPr="00BC5F4C">
        <w:t>, but generate hypotheses that could be tested in future studies.</w:t>
      </w:r>
    </w:p>
    <w:p w:rsidR="00AE0C5B" w:rsidRPr="00BC5F4C" w:rsidRDefault="00AE0C5B" w:rsidP="00DF0850">
      <w:r w:rsidRPr="00BC5F4C">
        <w:t>During interviews for public forum membership</w:t>
      </w:r>
      <w:r w:rsidR="008B358E" w:rsidRPr="00BC5F4C">
        <w:t>,</w:t>
      </w:r>
      <w:r w:rsidRPr="00BC5F4C">
        <w:t xml:space="preserve"> the importance of maintaining the portfolio was communicated to potential </w:t>
      </w:r>
      <w:r w:rsidR="002D6C5D" w:rsidRPr="00BC5F4C">
        <w:t>members</w:t>
      </w:r>
      <w:r w:rsidRPr="00BC5F4C">
        <w:t xml:space="preserve"> and those who seemed amenable to this were prioritised</w:t>
      </w:r>
      <w:r w:rsidR="005E7523" w:rsidRPr="00BC5F4C">
        <w:t xml:space="preserve"> for recruitment</w:t>
      </w:r>
      <w:r w:rsidRPr="00BC5F4C">
        <w:t xml:space="preserve">.  A </w:t>
      </w:r>
      <w:r w:rsidR="00585829">
        <w:t xml:space="preserve">prescriptive </w:t>
      </w:r>
      <w:r w:rsidRPr="00BC5F4C">
        <w:t>approach</w:t>
      </w:r>
      <w:r w:rsidR="002D6C5D" w:rsidRPr="00BC5F4C">
        <w:t>,</w:t>
      </w:r>
      <w:r w:rsidRPr="00BC5F4C">
        <w:t xml:space="preserve"> which used ongoing direct instruction to</w:t>
      </w:r>
      <w:r w:rsidR="00585829">
        <w:t xml:space="preserve"> </w:t>
      </w:r>
      <w:r w:rsidR="002D6C5D" w:rsidRPr="00BC5F4C">
        <w:t>scrupulously use</w:t>
      </w:r>
      <w:r w:rsidR="00585829">
        <w:t xml:space="preserve"> </w:t>
      </w:r>
      <w:r w:rsidR="002D6C5D" w:rsidRPr="00BC5F4C">
        <w:t xml:space="preserve">and </w:t>
      </w:r>
      <w:r w:rsidRPr="00BC5F4C">
        <w:t>maintain the portfolio</w:t>
      </w:r>
      <w:r w:rsidR="002D6C5D" w:rsidRPr="00BC5F4C">
        <w:t>,</w:t>
      </w:r>
      <w:r w:rsidRPr="00BC5F4C">
        <w:t xml:space="preserve"> was purposefully not adopted. Ascertaining</w:t>
      </w:r>
      <w:r w:rsidR="00585829">
        <w:t xml:space="preserve"> whether the portfolio would </w:t>
      </w:r>
      <w:r w:rsidRPr="00BC5F4C">
        <w:t xml:space="preserve">support personal development required that it be adopted and maintained </w:t>
      </w:r>
      <w:r w:rsidR="00585829">
        <w:t xml:space="preserve">willingly and </w:t>
      </w:r>
      <w:r w:rsidRPr="00BC5F4C">
        <w:t xml:space="preserve">without pressure. </w:t>
      </w:r>
    </w:p>
    <w:p w:rsidR="00220D5B" w:rsidRPr="00BC5F4C" w:rsidRDefault="00AE0C5B" w:rsidP="00DF0850">
      <w:pPr>
        <w:rPr>
          <w:color w:val="333333"/>
        </w:rPr>
      </w:pPr>
      <w:r w:rsidRPr="00BC5F4C">
        <w:t xml:space="preserve">This study is important because an increasing emphasis has been placed on PEI in research </w:t>
      </w:r>
      <w:r w:rsidR="00ED316A" w:rsidRPr="00BC5F4C">
        <w:fldChar w:fldCharType="begin"/>
      </w:r>
      <w:r w:rsidR="00A85B18" w:rsidRPr="00BC5F4C">
        <w:instrText xml:space="preserve"> ADDIN EN.CITE &lt;EndNote&gt;&lt;Cite&gt;&lt;Author&gt;Wilson&lt;/Author&gt;&lt;Year&gt;2015&lt;/Year&gt;&lt;RecNum&gt;4454&lt;/RecNum&gt;&lt;IDText&gt;3816&lt;/IDText&gt;&lt;DisplayText&gt;[4]&lt;/DisplayText&gt;&lt;record&gt;&lt;rec-number&gt;4454&lt;/rec-number&gt;&lt;foreign-keys&gt;&lt;key app="EN" db-id="rvef2ezpr2eexmez9x3x2rrirx2ptte0rfr2" timestamp="1557237762"&gt;4454&lt;/key&gt;&lt;/foreign-keys&gt;&lt;ref-type name="Journal Article"&gt;17&lt;/ref-type&gt;&lt;contributors&gt;&lt;authors&gt;&lt;author&gt;Wilson, P.&lt;/author&gt;&lt;author&gt;Mathie, E.&lt;/author&gt;&lt;author&gt;Keenan, J.&lt;/author&gt;&lt;author&gt;McNeilly, E.&lt;/author&gt;&lt;author&gt;Goodman, C.&lt;/author&gt;&lt;author&gt;Howe, A.&lt;/author&gt;&lt;author&gt;Poland, F.&lt;/author&gt;&lt;author&gt;Staniszewska, S.&lt;/author&gt;&lt;author&gt;Kendall, S.&lt;/author&gt;&lt;author&gt;Munday, D.&lt;/author&gt;&lt;author&gt;Cowe, M.&lt;/author&gt;&lt;author&gt;Peckham, S.&lt;/author&gt;&lt;/authors&gt;&lt;/contributors&gt;&lt;titles&gt;&lt;title&gt;ReseArch with Patient and Public invOlvement: a RealisT evaluation - the RAPPORT study&lt;/title&gt;&lt;secondary-title&gt;Health Serv Deliv Res&lt;/secondary-title&gt;&lt;alt-title&gt;Health Serv Deliv Res&lt;/alt-title&gt;&lt;/titles&gt;&lt;periodical&gt;&lt;full-title&gt;Health Serv Deliv Res&lt;/full-title&gt;&lt;abbr-1&gt;Health Serv Deliv Res&lt;/abbr-1&gt;&lt;/periodical&gt;&lt;alt-periodical&gt;&lt;full-title&gt;Health Serv Deliv Res&lt;/full-title&gt;&lt;abbr-1&gt;Health Serv Deliv Res&lt;/abbr-1&gt;&lt;/alt-periodical&gt;&lt;volume&gt;3&lt;/volume&gt;&lt;number&gt;38&lt;/number&gt;&lt;dates&gt;&lt;year&gt;2015&lt;/year&gt;&lt;pub-dates&gt;&lt;date&gt;2015/09/14&lt;/date&gt;&lt;/pub-dates&gt;&lt;/dates&gt;&lt;label&gt;3816&lt;/label&gt;&lt;urls&gt;&lt;related-urls&gt;&lt;url&gt;http://journalslibrary.nihr.ac.uk/hsdr/hsdr03380&lt;/url&gt;&lt;/related-urls&gt;&lt;/urls&gt;&lt;electronic-resource-num&gt;10.3310/hsdr03380&lt;/electronic-resource-num&gt;&lt;/record&gt;&lt;/Cite&gt;&lt;/EndNote&gt;</w:instrText>
      </w:r>
      <w:r w:rsidR="00ED316A" w:rsidRPr="00BC5F4C">
        <w:fldChar w:fldCharType="separate"/>
      </w:r>
      <w:r w:rsidR="00A85B18" w:rsidRPr="00BC5F4C">
        <w:rPr>
          <w:noProof/>
        </w:rPr>
        <w:t>[4]</w:t>
      </w:r>
      <w:r w:rsidR="00ED316A" w:rsidRPr="00BC5F4C">
        <w:fldChar w:fldCharType="end"/>
      </w:r>
      <w:r w:rsidRPr="00BC5F4C">
        <w:t>.</w:t>
      </w:r>
      <w:r w:rsidR="003A0D84">
        <w:t xml:space="preserve"> </w:t>
      </w:r>
      <w:r w:rsidRPr="00BC5F4C">
        <w:t xml:space="preserve"> PEI offers people the opportunity to</w:t>
      </w:r>
      <w:r w:rsidR="0005420F" w:rsidRPr="00BC5F4C">
        <w:t>, among other benefits,</w:t>
      </w:r>
      <w:r w:rsidRPr="00BC5F4C">
        <w:t xml:space="preserve"> develop skills</w:t>
      </w:r>
      <w:r w:rsidR="0005420F" w:rsidRPr="00BC5F4C">
        <w:t>, broaden their horizons and (in some instances) earn money</w:t>
      </w:r>
      <w:r w:rsidR="00081CBD">
        <w:t xml:space="preserve"> </w:t>
      </w:r>
      <w:r w:rsidR="00ED316A" w:rsidRPr="00BC5F4C">
        <w:fldChar w:fldCharType="begin">
          <w:fldData xml:space="preserve">PEVuZE5vdGU+PENpdGU+PEF1dGhvcj5SZWVkPC9BdXRob3I+PFllYXI+MjAxOTwvWWVhcj48UmVj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</w:fldData>
        </w:fldChar>
      </w:r>
      <w:r w:rsidR="005A23BD">
        <w:instrText xml:space="preserve"> ADDIN EN.CITE </w:instrText>
      </w:r>
      <w:r w:rsidR="00ED316A">
        <w:fldChar w:fldCharType="begin">
          <w:fldData xml:space="preserve">PEVuZE5vdGU+PENpdGU+PEF1dGhvcj5SZWVkPC9BdXRob3I+PFllYXI+MjAxOTwvWWVhcj48UmVj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</w:fldData>
        </w:fldChar>
      </w:r>
      <w:r w:rsidR="005A23BD">
        <w:instrText xml:space="preserve"> ADDIN EN.CITE.DATA </w:instrText>
      </w:r>
      <w:r w:rsidR="00ED316A">
        <w:fldChar w:fldCharType="end"/>
      </w:r>
      <w:r w:rsidR="00ED316A" w:rsidRPr="00BC5F4C">
        <w:fldChar w:fldCharType="separate"/>
      </w:r>
      <w:r w:rsidR="005A23BD">
        <w:rPr>
          <w:noProof/>
        </w:rPr>
        <w:t>[42-44]</w:t>
      </w:r>
      <w:r w:rsidR="00ED316A" w:rsidRPr="00BC5F4C">
        <w:fldChar w:fldCharType="end"/>
      </w:r>
      <w:r w:rsidR="00984118">
        <w:t xml:space="preserve"> </w:t>
      </w:r>
      <w:r w:rsidRPr="00BC5F4C">
        <w:t>and so these positions are highly sought after</w:t>
      </w:r>
      <w:r w:rsidR="00081CBD">
        <w:t xml:space="preserve"> </w:t>
      </w:r>
      <w:r w:rsidR="00ED316A" w:rsidRPr="00BC5F4C">
        <w:fldChar w:fldCharType="begin"/>
      </w:r>
      <w:r w:rsidR="005A23BD">
        <w:instrText xml:space="preserve"> ADDIN EN.CITE &lt;EndNote&gt;&lt;Cite&gt;&lt;Author&gt;Ives&lt;/Author&gt;&lt;Year&gt;2013&lt;/Year&gt;&lt;RecNum&gt;4509&lt;/RecNum&gt;&lt;IDText&gt;3871&lt;/IDText&gt;&lt;DisplayText&gt;[45]&lt;/DisplayText&gt;&lt;record&gt;&lt;rec-number&gt;4509&lt;/rec-number&gt;&lt;foreign-keys&gt;&lt;key app="EN" db-id="rvef2ezpr2eexmez9x3x2rrirx2ptte0rfr2" timestamp="1579702515"&gt;4509&lt;/key&gt;&lt;/foreign-keys&gt;&lt;ref-type name="Journal Article"&gt;17&lt;/ref-type&gt;&lt;contributors&gt;&lt;authors&gt;&lt;author&gt;Ives, Jonathan&lt;/author&gt;&lt;author&gt;Damery, Sarah&lt;/author&gt;&lt;author&gt;Redwod, Sabi&lt;/author&gt;&lt;/authors&gt;&lt;/contributors&gt;&lt;titles&gt;&lt;title&gt;PPI, paradoxes and Plato: who&amp;apos;s sailing the ship?&lt;/title&gt;&lt;secondary-title&gt;Journal of Medical Ethics&lt;/secondary-title&gt;&lt;/titles&gt;&lt;periodical&gt;&lt;full-title&gt;Journal of Medical Ethics&lt;/full-title&gt;&lt;/periodical&gt;&lt;pages&gt;181-185&lt;/pages&gt;&lt;volume&gt;39&lt;/volume&gt;&lt;number&gt;3&lt;/number&gt;&lt;dates&gt;&lt;year&gt;2013&lt;/year&gt;&lt;/dates&gt;&lt;label&gt;3871&lt;/label&gt;&lt;urls&gt;&lt;related-urls&gt;&lt;url&gt;https://jme.bmj.com/content/medethics/39/3/181.full.pdf&lt;/url&gt;&lt;/related-urls&gt;&lt;/urls&gt;&lt;electronic-resource-num&gt;10.1136/medethics-2011-100150&lt;/electronic-resource-num&gt;&lt;/record&gt;&lt;/Cite&gt;&lt;/EndNote&gt;</w:instrText>
      </w:r>
      <w:r w:rsidR="00ED316A" w:rsidRPr="00BC5F4C">
        <w:fldChar w:fldCharType="separate"/>
      </w:r>
      <w:r w:rsidR="005A23BD">
        <w:rPr>
          <w:noProof/>
        </w:rPr>
        <w:t>[45]</w:t>
      </w:r>
      <w:r w:rsidR="00ED316A" w:rsidRPr="00BC5F4C">
        <w:fldChar w:fldCharType="end"/>
      </w:r>
      <w:r w:rsidRPr="00BC5F4C">
        <w:t>.</w:t>
      </w:r>
      <w:r w:rsidR="00984118">
        <w:t xml:space="preserve">  </w:t>
      </w:r>
      <w:r w:rsidRPr="00BC5F4C">
        <w:lastRenderedPageBreak/>
        <w:t>However, there are concerns that lay people recruited to PEI roles have ‘worked’ in this field for a number of years and are so ingrained in the system that they no longer offer an authentic ‘lay’ perspective</w:t>
      </w:r>
      <w:r w:rsidR="00081CBD">
        <w:t xml:space="preserve"> </w:t>
      </w:r>
      <w:r w:rsidR="00ED316A" w:rsidRPr="00BC5F4C">
        <w:fldChar w:fldCharType="begin">
          <w:fldData xml:space="preserve">PEVuZE5vdGU+PENpdGU+PEF1dGhvcj5JdmVzPC9BdXRob3I+PFllYXI+MjAxMzwvWWVhcj48UmVj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=
</w:fldData>
        </w:fldChar>
      </w:r>
      <w:r w:rsidR="005A23BD">
        <w:instrText xml:space="preserve"> ADDIN EN.CITE </w:instrText>
      </w:r>
      <w:r w:rsidR="00ED316A">
        <w:fldChar w:fldCharType="begin">
          <w:fldData xml:space="preserve">PEVuZE5vdGU+PENpdGU+PEF1dGhvcj5JdmVzPC9BdXRob3I+PFllYXI+MjAxMzwvWWVhcj48UmVj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=
</w:fldData>
        </w:fldChar>
      </w:r>
      <w:r w:rsidR="005A23BD">
        <w:instrText xml:space="preserve"> ADDIN EN.CITE.DATA </w:instrText>
      </w:r>
      <w:r w:rsidR="00ED316A">
        <w:fldChar w:fldCharType="end"/>
      </w:r>
      <w:r w:rsidR="00ED316A" w:rsidRPr="00BC5F4C">
        <w:fldChar w:fldCharType="separate"/>
      </w:r>
      <w:r w:rsidR="005A23BD">
        <w:rPr>
          <w:noProof/>
        </w:rPr>
        <w:t>[45, 46]</w:t>
      </w:r>
      <w:r w:rsidR="00ED316A" w:rsidRPr="00BC5F4C">
        <w:fldChar w:fldCharType="end"/>
      </w:r>
      <w:r w:rsidRPr="00BC5F4C">
        <w:t>.</w:t>
      </w:r>
      <w:r w:rsidR="00081CBD">
        <w:t xml:space="preserve">  </w:t>
      </w:r>
      <w:r w:rsidR="000443C8" w:rsidRPr="00BC5F4C">
        <w:t xml:space="preserve">Ives </w:t>
      </w:r>
      <w:r w:rsidR="003A13D8" w:rsidRPr="00BC5F4C">
        <w:t>and colleagues</w:t>
      </w:r>
      <w:r w:rsidR="000443C8" w:rsidRPr="00BC5F4C">
        <w:t xml:space="preserve"> refer to this as the ‘</w:t>
      </w:r>
      <w:proofErr w:type="spellStart"/>
      <w:r w:rsidR="000443C8" w:rsidRPr="00BC5F4C">
        <w:rPr>
          <w:rFonts w:cs="Arial"/>
          <w:color w:val="333333"/>
        </w:rPr>
        <w:t>professionalisation</w:t>
      </w:r>
      <w:proofErr w:type="spellEnd"/>
      <w:r w:rsidR="002075AF">
        <w:rPr>
          <w:rFonts w:cs="Arial"/>
          <w:color w:val="333333"/>
        </w:rPr>
        <w:t xml:space="preserve"> </w:t>
      </w:r>
      <w:r w:rsidR="005B734F" w:rsidRPr="00BC5F4C">
        <w:rPr>
          <w:rFonts w:cs="Arial"/>
          <w:color w:val="333333"/>
        </w:rPr>
        <w:t>paradox’</w:t>
      </w:r>
      <w:r w:rsidR="00081CBD">
        <w:rPr>
          <w:rFonts w:cs="Arial"/>
          <w:color w:val="333333"/>
        </w:rPr>
        <w:t xml:space="preserve"> </w:t>
      </w:r>
      <w:r w:rsidR="00ED316A" w:rsidRPr="00BC5F4C">
        <w:rPr>
          <w:rFonts w:cs="Arial"/>
          <w:color w:val="333333"/>
        </w:rPr>
        <w:fldChar w:fldCharType="begin"/>
      </w:r>
      <w:r w:rsidR="005A23BD">
        <w:rPr>
          <w:rFonts w:cs="Arial"/>
          <w:color w:val="333333"/>
        </w:rPr>
        <w:instrText xml:space="preserve"> ADDIN EN.CITE &lt;EndNote&gt;&lt;Cite&gt;&lt;Author&gt;Ives&lt;/Author&gt;&lt;Year&gt;2013&lt;/Year&gt;&lt;RecNum&gt;4509&lt;/RecNum&gt;&lt;IDText&gt;3871&lt;/IDText&gt;&lt;DisplayText&gt;[45]&lt;/DisplayText&gt;&lt;record&gt;&lt;rec-number&gt;4509&lt;/rec-number&gt;&lt;foreign-keys&gt;&lt;key app="EN" db-id="rvef2ezpr2eexmez9x3x2rrirx2ptte0rfr2" timestamp="1579702515"&gt;4509&lt;/key&gt;&lt;/foreign-keys&gt;&lt;ref-type name="Journal Article"&gt;17&lt;/ref-type&gt;&lt;contributors&gt;&lt;authors&gt;&lt;author&gt;Ives, Jonathan&lt;/author&gt;&lt;author&gt;Damery, Sarah&lt;/author&gt;&lt;author&gt;Redwod, Sabi&lt;/author&gt;&lt;/authors&gt;&lt;/contributors&gt;&lt;titles&gt;&lt;title&gt;PPI, paradoxes and Plato: who&amp;apos;s sailing the ship?&lt;/title&gt;&lt;secondary-title&gt;Journal of Medical Ethics&lt;/secondary-title&gt;&lt;/titles&gt;&lt;periodical&gt;&lt;full-title&gt;Journal of Medical Ethics&lt;/full-title&gt;&lt;/periodical&gt;&lt;pages&gt;181-185&lt;/pages&gt;&lt;volume&gt;39&lt;/volume&gt;&lt;number&gt;3&lt;/number&gt;&lt;dates&gt;&lt;year&gt;2013&lt;/year&gt;&lt;/dates&gt;&lt;label&gt;3871&lt;/label&gt;&lt;urls&gt;&lt;related-urls&gt;&lt;url&gt;https://jme.bmj.com/content/medethics/39/3/181.full.pdf&lt;/url&gt;&lt;/related-urls&gt;&lt;/urls&gt;&lt;electronic-resource-num&gt;10.1136/medethics-2011-100150&lt;/electronic-resource-num&gt;&lt;/record&gt;&lt;/Cite&gt;&lt;/EndNote&gt;</w:instrText>
      </w:r>
      <w:r w:rsidR="00ED316A" w:rsidRPr="00BC5F4C">
        <w:rPr>
          <w:rFonts w:cs="Arial"/>
          <w:color w:val="333333"/>
        </w:rPr>
        <w:fldChar w:fldCharType="separate"/>
      </w:r>
      <w:r w:rsidR="005A23BD">
        <w:rPr>
          <w:rFonts w:cs="Arial"/>
          <w:noProof/>
          <w:color w:val="333333"/>
        </w:rPr>
        <w:t>[45]</w:t>
      </w:r>
      <w:r w:rsidR="00ED316A" w:rsidRPr="00BC5F4C">
        <w:rPr>
          <w:rFonts w:cs="Arial"/>
          <w:color w:val="333333"/>
        </w:rPr>
        <w:fldChar w:fldCharType="end"/>
      </w:r>
      <w:r w:rsidR="005B734F" w:rsidRPr="00BC5F4C">
        <w:rPr>
          <w:rFonts w:cs="Arial"/>
          <w:color w:val="333333"/>
        </w:rPr>
        <w:t>.</w:t>
      </w:r>
      <w:r w:rsidR="005B734F" w:rsidRPr="00BC5F4C">
        <w:t xml:space="preserve"> </w:t>
      </w:r>
      <w:r w:rsidR="00E80129">
        <w:t xml:space="preserve"> </w:t>
      </w:r>
      <w:r w:rsidR="005B734F" w:rsidRPr="00BC5F4C">
        <w:t>The</w:t>
      </w:r>
      <w:r w:rsidRPr="00BC5F4C">
        <w:t xml:space="preserve"> field of PEI </w:t>
      </w:r>
      <w:r w:rsidR="003E3E98" w:rsidRPr="00BC5F4C">
        <w:t xml:space="preserve">therefore </w:t>
      </w:r>
      <w:r w:rsidRPr="00BC5F4C">
        <w:t>needs to expand who and how</w:t>
      </w:r>
      <w:r w:rsidR="003E3E98" w:rsidRPr="00BC5F4C">
        <w:t xml:space="preserve"> it recruits to PEI roles</w:t>
      </w:r>
      <w:r w:rsidRPr="00BC5F4C">
        <w:t>.</w:t>
      </w:r>
      <w:r w:rsidR="00081CBD">
        <w:t xml:space="preserve">  </w:t>
      </w:r>
      <w:r w:rsidR="003E3E98" w:rsidRPr="00BC5F4C">
        <w:t>A s</w:t>
      </w:r>
      <w:r w:rsidR="003E3E98" w:rsidRPr="00BC5F4C">
        <w:rPr>
          <w:color w:val="333333"/>
        </w:rPr>
        <w:t xml:space="preserve">ystematic review of frameworks designed to support PEI in research </w:t>
      </w:r>
      <w:r w:rsidR="00ED316A" w:rsidRPr="00BC5F4C">
        <w:rPr>
          <w:color w:val="333333"/>
        </w:rPr>
        <w:fldChar w:fldCharType="begin"/>
      </w:r>
      <w:r w:rsidR="005A23BD">
        <w:rPr>
          <w:color w:val="333333"/>
        </w:rPr>
        <w:instrText xml:space="preserve"> ADDIN EN.CITE &lt;EndNote&gt;&lt;Cite&gt;&lt;Author&gt;Greenhalgh&lt;/Author&gt;&lt;Year&gt;2019&lt;/Year&gt;&lt;RecNum&gt;4510&lt;/RecNum&gt;&lt;IDText&gt;3872&lt;/IDText&gt;&lt;DisplayText&gt;[47]&lt;/DisplayText&gt;&lt;record&gt;&lt;rec-number&gt;4510&lt;/rec-number&gt;&lt;foreign-keys&gt;&lt;key app="EN" db-id="rvef2ezpr2eexmez9x3x2rrirx2ptte0rfr2" timestamp="1579704474"&gt;4510&lt;/key&gt;&lt;/foreign-keys&gt;&lt;ref-type name="Journal Article"&gt;17&lt;/ref-type&gt;&lt;contributors&gt;&lt;authors&gt;&lt;author&gt;Greenhalgh, Trisha&lt;/author&gt;&lt;author&gt;Hinton, Lisa&lt;/author&gt;&lt;author&gt;Finlay, Teresa&lt;/author&gt;&lt;author&gt;Macfarlane, Alastair&lt;/author&gt;&lt;author&gt;Fahy, Nick&lt;/author&gt;&lt;author&gt;Clyde, Ben&lt;/author&gt;&lt;author&gt;Chant, Alan&lt;/author&gt;&lt;/authors&gt;&lt;/contributors&gt;&lt;titles&gt;&lt;title&gt;Frameworks for supporting patient and public involvement in research: Systematic review and co-design pilot&lt;/title&gt;&lt;secondary-title&gt;Health Expectations&lt;/secondary-title&gt;&lt;/titles&gt;&lt;periodical&gt;&lt;full-title&gt;Health Expectations&lt;/full-title&gt;&lt;/periodical&gt;&lt;pages&gt;785-801&lt;/pages&gt;&lt;volume&gt;22&lt;/volume&gt;&lt;number&gt;4&lt;/number&gt;&lt;dates&gt;&lt;year&gt;2019&lt;/year&gt;&lt;/dates&gt;&lt;isbn&gt;1369-6513&lt;/isbn&gt;&lt;label&gt;3872&lt;/label&gt;&lt;urls&gt;&lt;related-urls&gt;&lt;url&gt;https://onlinelibrary.wiley.com/doi/abs/10.1111/hex.12888&lt;/url&gt;&lt;/related-urls&gt;&lt;/urls&gt;&lt;electronic-resource-num&gt;10.1111/hex.12888&lt;/electronic-resource-num&gt;&lt;/record&gt;&lt;/Cite&gt;&lt;/EndNote&gt;</w:instrText>
      </w:r>
      <w:r w:rsidR="00ED316A" w:rsidRPr="00BC5F4C">
        <w:rPr>
          <w:color w:val="333333"/>
        </w:rPr>
        <w:fldChar w:fldCharType="separate"/>
      </w:r>
      <w:r w:rsidR="005A23BD">
        <w:rPr>
          <w:noProof/>
          <w:color w:val="333333"/>
        </w:rPr>
        <w:t>[47]</w:t>
      </w:r>
      <w:r w:rsidR="00ED316A" w:rsidRPr="00BC5F4C">
        <w:rPr>
          <w:color w:val="333333"/>
        </w:rPr>
        <w:fldChar w:fldCharType="end"/>
      </w:r>
      <w:r w:rsidR="00081CBD">
        <w:rPr>
          <w:color w:val="333333"/>
        </w:rPr>
        <w:t xml:space="preserve"> </w:t>
      </w:r>
      <w:r w:rsidR="00DC2DBA" w:rsidRPr="00BC5F4C">
        <w:rPr>
          <w:color w:val="333333"/>
        </w:rPr>
        <w:t>grouped frameworks into five categories: p</w:t>
      </w:r>
      <w:r w:rsidR="00220D5B" w:rsidRPr="00BC5F4C">
        <w:rPr>
          <w:color w:val="333333"/>
        </w:rPr>
        <w:t xml:space="preserve">ower focused, priority setting, study focused, report focused and partnership focused. </w:t>
      </w:r>
      <w:r w:rsidR="004B5C91" w:rsidRPr="00BC5F4C">
        <w:rPr>
          <w:color w:val="333333"/>
        </w:rPr>
        <w:t>N</w:t>
      </w:r>
      <w:r w:rsidR="00220D5B" w:rsidRPr="00BC5F4C">
        <w:rPr>
          <w:color w:val="333333"/>
        </w:rPr>
        <w:t>one of the frameworks could be categorised as having a personal development or social impact focus</w:t>
      </w:r>
      <w:r w:rsidR="008C2D47" w:rsidRPr="00BC5F4C">
        <w:rPr>
          <w:color w:val="333333"/>
        </w:rPr>
        <w:t xml:space="preserve"> for the individuals who contribute to PEI in research</w:t>
      </w:r>
      <w:r w:rsidR="0021701B" w:rsidRPr="00BC5F4C">
        <w:rPr>
          <w:color w:val="333333"/>
        </w:rPr>
        <w:t xml:space="preserve"> or the broader public</w:t>
      </w:r>
      <w:r w:rsidR="00220D5B" w:rsidRPr="00BC5F4C">
        <w:rPr>
          <w:color w:val="333333"/>
        </w:rPr>
        <w:t xml:space="preserve">. </w:t>
      </w:r>
      <w:r w:rsidR="00DC2DBA" w:rsidRPr="00BC5F4C">
        <w:rPr>
          <w:color w:val="333333"/>
        </w:rPr>
        <w:t xml:space="preserve"> However, it has been argued that personal development in PEI</w:t>
      </w:r>
      <w:r w:rsidR="0021701B" w:rsidRPr="00BC5F4C">
        <w:rPr>
          <w:color w:val="333333"/>
        </w:rPr>
        <w:t xml:space="preserve"> should be seen as incidental to the impact of PEI on the research or researchers</w:t>
      </w:r>
      <w:r w:rsidR="00081CBD">
        <w:rPr>
          <w:color w:val="333333"/>
        </w:rPr>
        <w:t xml:space="preserve"> </w:t>
      </w:r>
      <w:r w:rsidR="00ED316A">
        <w:fldChar w:fldCharType="begin"/>
      </w:r>
      <w:r w:rsidR="005A23BD">
        <w:instrText xml:space="preserve"> ADDIN EN.CITE &lt;EndNote&gt;&lt;Cite&gt;&lt;Author&gt;Ives&lt;/Author&gt;&lt;Year&gt;2013&lt;/Year&gt;&lt;RecNum&gt;4509&lt;/RecNum&gt;&lt;IDText&gt;3871&lt;/IDText&gt;&lt;DisplayText&gt;[45]&lt;/DisplayText&gt;&lt;record&gt;&lt;rec-number&gt;4509&lt;/rec-number&gt;&lt;foreign-keys&gt;&lt;key app="EN" db-id="rvef2ezpr2eexmez9x3x2rrirx2ptte0rfr2" timestamp="1579702515"&gt;4509&lt;/key&gt;&lt;/foreign-keys&gt;&lt;ref-type name="Journal Article"&gt;17&lt;/ref-type&gt;&lt;contributors&gt;&lt;authors&gt;&lt;author&gt;Ives, Jonathan&lt;/author&gt;&lt;author&gt;Damery, Sarah&lt;/author&gt;&lt;author&gt;Redwod, Sabi&lt;/author&gt;&lt;/authors&gt;&lt;/contributors&gt;&lt;titles&gt;&lt;title&gt;PPI, paradoxes and Plato: who&amp;apos;s sailing the ship?&lt;/title&gt;&lt;secondary-title&gt;Journal of Medical Ethics&lt;/secondary-title&gt;&lt;/titles&gt;&lt;periodical&gt;&lt;full-title&gt;Journal of Medical Ethics&lt;/full-title&gt;&lt;/periodical&gt;&lt;pages&gt;181-185&lt;/pages&gt;&lt;volume&gt;39&lt;/volume&gt;&lt;number&gt;3&lt;/number&gt;&lt;dates&gt;&lt;year&gt;2013&lt;/year&gt;&lt;/dates&gt;&lt;label&gt;3871&lt;/label&gt;&lt;urls&gt;&lt;related-urls&gt;&lt;url&gt;https://jme.bmj.com/content/medethics/39/3/181.full.pdf&lt;/url&gt;&lt;/related-urls&gt;&lt;/urls&gt;&lt;electronic-resource-num&gt;10.1136/medethics-2011-100150&lt;/electronic-resource-num&gt;&lt;/record&gt;&lt;/Cite&gt;&lt;/EndNote&gt;</w:instrText>
      </w:r>
      <w:r w:rsidR="00ED316A">
        <w:fldChar w:fldCharType="separate"/>
      </w:r>
      <w:r w:rsidR="005A23BD">
        <w:rPr>
          <w:noProof/>
        </w:rPr>
        <w:t>[45]</w:t>
      </w:r>
      <w:r w:rsidR="00ED316A">
        <w:fldChar w:fldCharType="end"/>
      </w:r>
      <w:r w:rsidR="0021701B" w:rsidRPr="00BC5F4C">
        <w:t>, which may explain this gap.</w:t>
      </w:r>
    </w:p>
    <w:p w:rsidR="00AE0C5B" w:rsidRPr="00BC5F4C" w:rsidRDefault="00AE0C5B" w:rsidP="00DF0850">
      <w:r w:rsidRPr="00BC5F4C">
        <w:t xml:space="preserve">This refined MRT offers an </w:t>
      </w:r>
      <w:r w:rsidR="00220D5B" w:rsidRPr="00BC5F4C">
        <w:t>example of a framework which has a focus on</w:t>
      </w:r>
      <w:r w:rsidR="00220D5B" w:rsidRPr="00BC5F4C">
        <w:rPr>
          <w:color w:val="333333"/>
        </w:rPr>
        <w:t xml:space="preserve"> personal development and social impact. It also offers</w:t>
      </w:r>
      <w:r w:rsidR="00220D5B" w:rsidRPr="00BC5F4C">
        <w:t xml:space="preserve"> up a model in which the ‘</w:t>
      </w:r>
      <w:proofErr w:type="spellStart"/>
      <w:r w:rsidR="00220D5B" w:rsidRPr="00BC5F4C">
        <w:rPr>
          <w:rFonts w:cs="Arial"/>
          <w:color w:val="333333"/>
        </w:rPr>
        <w:t>professionalisation</w:t>
      </w:r>
      <w:proofErr w:type="spellEnd"/>
      <w:r w:rsidR="00220D5B" w:rsidRPr="00BC5F4C">
        <w:rPr>
          <w:rFonts w:cs="Arial"/>
          <w:color w:val="333333"/>
        </w:rPr>
        <w:t xml:space="preserve"> paradox’ can be mitigated </w:t>
      </w:r>
      <w:r w:rsidR="0064457C" w:rsidRPr="00BC5F4C">
        <w:rPr>
          <w:rFonts w:cs="Arial"/>
          <w:color w:val="333333"/>
        </w:rPr>
        <w:t xml:space="preserve">by </w:t>
      </w:r>
      <w:r w:rsidRPr="00BC5F4C">
        <w:t>broaden</w:t>
      </w:r>
      <w:r w:rsidR="0064457C" w:rsidRPr="00BC5F4C">
        <w:t xml:space="preserve">ing </w:t>
      </w:r>
      <w:r w:rsidR="005C6A04" w:rsidRPr="00BC5F4C">
        <w:t>the</w:t>
      </w:r>
      <w:r w:rsidRPr="00BC5F4C">
        <w:t xml:space="preserve"> appeal </w:t>
      </w:r>
      <w:r w:rsidR="005C6A04" w:rsidRPr="00BC5F4C">
        <w:t xml:space="preserve">of </w:t>
      </w:r>
      <w:r w:rsidR="0064457C" w:rsidRPr="00BC5F4C">
        <w:t xml:space="preserve">PEI </w:t>
      </w:r>
      <w:r w:rsidR="005C6A04" w:rsidRPr="00BC5F4C">
        <w:t xml:space="preserve">membership </w:t>
      </w:r>
      <w:r w:rsidRPr="00BC5F4C">
        <w:t xml:space="preserve">to </w:t>
      </w:r>
      <w:r w:rsidR="005C6A04" w:rsidRPr="00BC5F4C">
        <w:t xml:space="preserve">people </w:t>
      </w:r>
      <w:r w:rsidR="0064457C" w:rsidRPr="00BC5F4C">
        <w:t xml:space="preserve">in society </w:t>
      </w:r>
      <w:r w:rsidRPr="00BC5F4C">
        <w:t xml:space="preserve">who </w:t>
      </w:r>
      <w:r w:rsidR="0064457C" w:rsidRPr="00BC5F4C">
        <w:t xml:space="preserve">could benefit the most from involvement in public endeavours but </w:t>
      </w:r>
      <w:r w:rsidRPr="00BC5F4C">
        <w:t>may not traditionally think</w:t>
      </w:r>
      <w:r w:rsidR="0005420F" w:rsidRPr="00BC5F4C">
        <w:t xml:space="preserve"> of</w:t>
      </w:r>
      <w:r w:rsidRPr="00BC5F4C">
        <w:t xml:space="preserve"> ‘working’ in PEI.</w:t>
      </w:r>
      <w:r w:rsidR="005514C0" w:rsidRPr="00BC5F4C">
        <w:t xml:space="preserve"> This might ensure that forum members are drawn from a</w:t>
      </w:r>
      <w:r w:rsidR="006321A8" w:rsidRPr="00BC5F4C">
        <w:t xml:space="preserve"> broader sector of the population and thus deliver a</w:t>
      </w:r>
      <w:r w:rsidR="00C30498" w:rsidRPr="00BC5F4C">
        <w:t xml:space="preserve">n authentic lay perspective </w:t>
      </w:r>
      <w:r w:rsidR="00ED316A">
        <w:fldChar w:fldCharType="begin"/>
      </w:r>
      <w:r w:rsidR="005A23BD">
        <w:instrText xml:space="preserve"> ADDIN EN.CITE &lt;EndNote&gt;&lt;Cite&gt;&lt;Author&gt;Ives&lt;/Author&gt;&lt;Year&gt;2013&lt;/Year&gt;&lt;RecNum&gt;4509&lt;/RecNum&gt;&lt;IDText&gt;3871&lt;/IDText&gt;&lt;DisplayText&gt;[45]&lt;/DisplayText&gt;&lt;record&gt;&lt;rec-number&gt;4509&lt;/rec-number&gt;&lt;foreign-keys&gt;&lt;key app="EN" db-id="rvef2ezpr2eexmez9x3x2rrirx2ptte0rfr2" timestamp="1579702515"&gt;4509&lt;/key&gt;&lt;/foreign-keys&gt;&lt;ref-type name="Journal Article"&gt;17&lt;/ref-type&gt;&lt;contributors&gt;&lt;authors&gt;&lt;author&gt;Ives, Jonathan&lt;/author&gt;&lt;author&gt;Damery, Sarah&lt;/author&gt;&lt;author&gt;Redwod, Sabi&lt;/author&gt;&lt;/authors&gt;&lt;/contributors&gt;&lt;titles&gt;&lt;title&gt;PPI, paradoxes and Plato: who&amp;apos;s sailing the ship?&lt;/title&gt;&lt;secondary-title&gt;Journal of Medical Ethics&lt;/secondary-title&gt;&lt;/titles&gt;&lt;periodical&gt;&lt;full-title&gt;Journal of Medical Ethics&lt;/full-title&gt;&lt;/periodical&gt;&lt;pages&gt;181-185&lt;/pages&gt;&lt;volume&gt;39&lt;/volume&gt;&lt;number&gt;3&lt;/number&gt;&lt;dates&gt;&lt;year&gt;2013&lt;/year&gt;&lt;/dates&gt;&lt;label&gt;3871&lt;/label&gt;&lt;urls&gt;&lt;related-urls&gt;&lt;url&gt;https://jme.bmj.com/content/medethics/39/3/181.full.pdf&lt;/url&gt;&lt;/related-urls&gt;&lt;/urls&gt;&lt;electronic-resource-num&gt;10.1136/medethics-2011-100150&lt;/electronic-resource-num&gt;&lt;/record&gt;&lt;/Cite&gt;&lt;/EndNote&gt;</w:instrText>
      </w:r>
      <w:r w:rsidR="00ED316A">
        <w:fldChar w:fldCharType="separate"/>
      </w:r>
      <w:r w:rsidR="005A23BD">
        <w:rPr>
          <w:noProof/>
        </w:rPr>
        <w:t>[45]</w:t>
      </w:r>
      <w:r w:rsidR="00ED316A">
        <w:fldChar w:fldCharType="end"/>
      </w:r>
      <w:r w:rsidR="006321A8" w:rsidRPr="00BC5F4C">
        <w:t>.</w:t>
      </w:r>
      <w:r w:rsidR="00984118">
        <w:t xml:space="preserve">  </w:t>
      </w:r>
      <w:r w:rsidR="00CD73C3" w:rsidRPr="00BC5F4C">
        <w:t>Our f</w:t>
      </w:r>
      <w:r w:rsidRPr="00BC5F4C">
        <w:t xml:space="preserve">indings </w:t>
      </w:r>
      <w:r w:rsidR="0005420F" w:rsidRPr="00BC5F4C">
        <w:t>suggest</w:t>
      </w:r>
      <w:r w:rsidRPr="00BC5F4C">
        <w:t xml:space="preserve"> that</w:t>
      </w:r>
      <w:r w:rsidR="00CD73C3" w:rsidRPr="00BC5F4C">
        <w:t>,</w:t>
      </w:r>
      <w:r w:rsidRPr="00BC5F4C">
        <w:t xml:space="preserve"> if organisations involved in PEI want to recruit </w:t>
      </w:r>
      <w:r w:rsidR="0005420F" w:rsidRPr="00BC5F4C">
        <w:t>people</w:t>
      </w:r>
      <w:r w:rsidRPr="00BC5F4C">
        <w:t xml:space="preserve"> with a fresh perspective</w:t>
      </w:r>
      <w:r w:rsidR="0064457C" w:rsidRPr="00BC5F4C">
        <w:t xml:space="preserve"> and or focus on</w:t>
      </w:r>
      <w:r w:rsidR="0064457C" w:rsidRPr="00BC5F4C">
        <w:rPr>
          <w:color w:val="333333"/>
        </w:rPr>
        <w:t xml:space="preserve"> delivering around social </w:t>
      </w:r>
      <w:r w:rsidR="004423C0" w:rsidRPr="00BC5F4C">
        <w:rPr>
          <w:color w:val="333333"/>
        </w:rPr>
        <w:t>value/</w:t>
      </w:r>
      <w:r w:rsidR="0064457C" w:rsidRPr="00BC5F4C">
        <w:rPr>
          <w:color w:val="333333"/>
        </w:rPr>
        <w:t>impact</w:t>
      </w:r>
      <w:r w:rsidR="00CD73C3" w:rsidRPr="00BC5F4C">
        <w:t>,</w:t>
      </w:r>
      <w:r w:rsidRPr="00BC5F4C">
        <w:t xml:space="preserve"> they should </w:t>
      </w:r>
      <w:r w:rsidR="0064457C" w:rsidRPr="00BC5F4C">
        <w:t xml:space="preserve">prioritise </w:t>
      </w:r>
      <w:r w:rsidRPr="00BC5F4C">
        <w:t>the personal benefits that involvement in PEI can bring to participants</w:t>
      </w:r>
      <w:r w:rsidR="0064457C" w:rsidRPr="00BC5F4C">
        <w:t xml:space="preserve"> and the broader benefits that can accrue to society</w:t>
      </w:r>
      <w:r w:rsidRPr="00BC5F4C">
        <w:t xml:space="preserve">. These may be </w:t>
      </w:r>
      <w:r w:rsidR="00CD73C3" w:rsidRPr="00BC5F4C">
        <w:t>benefits that</w:t>
      </w:r>
      <w:r w:rsidR="005C5442" w:rsidRPr="00BC5F4C">
        <w:t>, for example,</w:t>
      </w:r>
      <w:r w:rsidRPr="00BC5F4C">
        <w:t xml:space="preserve"> relate to gaining practical skills </w:t>
      </w:r>
      <w:r w:rsidR="005C5442" w:rsidRPr="00BC5F4C">
        <w:t>that could</w:t>
      </w:r>
      <w:r w:rsidR="0064457C" w:rsidRPr="00BC5F4C">
        <w:t xml:space="preserve"> improve </w:t>
      </w:r>
      <w:r w:rsidRPr="00BC5F4C">
        <w:t>employability</w:t>
      </w:r>
      <w:r w:rsidR="00C30498" w:rsidRPr="00BC5F4C">
        <w:t xml:space="preserve"> outside of</w:t>
      </w:r>
      <w:r w:rsidR="00081CBD">
        <w:t xml:space="preserve"> </w:t>
      </w:r>
      <w:r w:rsidR="00C30498" w:rsidRPr="00BC5F4C">
        <w:t xml:space="preserve">PEI </w:t>
      </w:r>
      <w:r w:rsidRPr="00BC5F4C">
        <w:t xml:space="preserve">or facilitate </w:t>
      </w:r>
      <w:r w:rsidR="0064457C" w:rsidRPr="00BC5F4C">
        <w:t>community led regeneration initiatives</w:t>
      </w:r>
      <w:r w:rsidRPr="00BC5F4C">
        <w:t xml:space="preserve">. </w:t>
      </w:r>
    </w:p>
    <w:p w:rsidR="00602709" w:rsidRPr="00BC5F4C" w:rsidRDefault="00602709" w:rsidP="00DF0850">
      <w:pPr>
        <w:pStyle w:val="Heading1"/>
      </w:pPr>
      <w:r w:rsidRPr="00BC5F4C">
        <w:t>Conclusions</w:t>
      </w:r>
    </w:p>
    <w:p w:rsidR="00C92431" w:rsidRPr="00BC5F4C" w:rsidRDefault="00C92431" w:rsidP="00DF0850"/>
    <w:p w:rsidR="00896C33" w:rsidRPr="00081CBD" w:rsidRDefault="00896C33" w:rsidP="00896C33">
      <w:pPr>
        <w:rPr>
          <w:color w:val="333333"/>
        </w:rPr>
      </w:pPr>
      <w:r w:rsidRPr="00BC5F4C">
        <w:t xml:space="preserve">This realist evaluation has shown that the use of a portfolio as a framework for learning in a public forum will facilitate forum members’ personal development if they value its use as a framework for </w:t>
      </w:r>
      <w:r w:rsidRPr="00BC5F4C">
        <w:lastRenderedPageBreak/>
        <w:t xml:space="preserve">learning.  </w:t>
      </w:r>
      <w:r w:rsidR="003F3BD0" w:rsidRPr="00BC5F4C">
        <w:t>Therefore</w:t>
      </w:r>
      <w:r w:rsidRPr="00BC5F4C">
        <w:t>, if an organisation wants to enhance public understanding about</w:t>
      </w:r>
      <w:r w:rsidR="003F3BD0" w:rsidRPr="00BC5F4C">
        <w:t xml:space="preserve"> complex research area</w:t>
      </w:r>
      <w:r w:rsidR="008D765D">
        <w:t>s</w:t>
      </w:r>
      <w:r w:rsidR="003F3BD0" w:rsidRPr="00BC5F4C">
        <w:t xml:space="preserve"> such as</w:t>
      </w:r>
      <w:r w:rsidRPr="00BC5F4C">
        <w:t xml:space="preserve"> data</w:t>
      </w:r>
      <w:r w:rsidR="003F3BD0" w:rsidRPr="00BC5F4C">
        <w:t>-</w:t>
      </w:r>
      <w:r w:rsidRPr="00BC5F4C">
        <w:t>intensive health research</w:t>
      </w:r>
      <w:r w:rsidR="00DC2DBA" w:rsidRPr="00BC5F4C">
        <w:t xml:space="preserve">, </w:t>
      </w:r>
      <w:r w:rsidRPr="00BC5F4C">
        <w:t xml:space="preserve">they could </w:t>
      </w:r>
      <w:r w:rsidR="00DC2DBA" w:rsidRPr="00BC5F4C">
        <w:t xml:space="preserve">potentially </w:t>
      </w:r>
      <w:r w:rsidRPr="00BC5F4C">
        <w:t xml:space="preserve">underpin their PEI approach with a </w:t>
      </w:r>
      <w:r w:rsidR="00DC2DBA" w:rsidRPr="00BC5F4C">
        <w:t>personal involvement</w:t>
      </w:r>
      <w:r w:rsidR="0021701B" w:rsidRPr="00BC5F4C">
        <w:t xml:space="preserve"> portfolio</w:t>
      </w:r>
      <w:r w:rsidR="00F24ACD" w:rsidRPr="00BC5F4C">
        <w:t xml:space="preserve"> and </w:t>
      </w:r>
      <w:r w:rsidR="002075AF">
        <w:t xml:space="preserve">combine </w:t>
      </w:r>
      <w:r w:rsidR="00F24ACD" w:rsidRPr="00BC5F4C">
        <w:t>this with a realist evaluation of its impact</w:t>
      </w:r>
      <w:r w:rsidRPr="00BC5F4C">
        <w:rPr>
          <w:color w:val="333333"/>
        </w:rPr>
        <w:t xml:space="preserve">. </w:t>
      </w:r>
      <w:r w:rsidR="00F24ACD" w:rsidRPr="00BC5F4C">
        <w:rPr>
          <w:color w:val="333333"/>
        </w:rPr>
        <w:t xml:space="preserve"> This will ensure </w:t>
      </w:r>
      <w:r w:rsidR="00EB53A0" w:rsidRPr="00BC5F4C">
        <w:rPr>
          <w:color w:val="333333"/>
        </w:rPr>
        <w:t xml:space="preserve">that the </w:t>
      </w:r>
      <w:r w:rsidR="00762A7D" w:rsidRPr="00BC5F4C">
        <w:rPr>
          <w:color w:val="333333"/>
        </w:rPr>
        <w:t xml:space="preserve">modified MRT identified in this study can be fully evaluated and modified further if necessary.  </w:t>
      </w:r>
      <w:r w:rsidR="00762A7D" w:rsidRPr="00081CBD">
        <w:rPr>
          <w:color w:val="333333"/>
        </w:rPr>
        <w:t xml:space="preserve">However, </w:t>
      </w:r>
      <w:r w:rsidR="008D765D" w:rsidRPr="00081CBD">
        <w:rPr>
          <w:color w:val="333333"/>
        </w:rPr>
        <w:t xml:space="preserve">regardless of </w:t>
      </w:r>
      <w:r w:rsidR="00762A7D" w:rsidRPr="00081CBD">
        <w:rPr>
          <w:color w:val="333333"/>
        </w:rPr>
        <w:t>w</w:t>
      </w:r>
      <w:r w:rsidRPr="00081CBD">
        <w:rPr>
          <w:color w:val="333333"/>
        </w:rPr>
        <w:t xml:space="preserve">hich approach is adopted </w:t>
      </w:r>
      <w:r w:rsidR="008D765D" w:rsidRPr="00081CBD">
        <w:rPr>
          <w:color w:val="333333"/>
        </w:rPr>
        <w:t xml:space="preserve">to underpin </w:t>
      </w:r>
      <w:r w:rsidRPr="00081CBD">
        <w:rPr>
          <w:color w:val="333333"/>
        </w:rPr>
        <w:t>PEI in research</w:t>
      </w:r>
      <w:r w:rsidR="00762A7D" w:rsidRPr="00081CBD">
        <w:rPr>
          <w:color w:val="333333"/>
        </w:rPr>
        <w:t>,</w:t>
      </w:r>
      <w:r w:rsidRPr="00081CBD">
        <w:rPr>
          <w:color w:val="333333"/>
        </w:rPr>
        <w:t xml:space="preserve"> evidence </w:t>
      </w:r>
      <w:r w:rsidR="008D765D" w:rsidRPr="00081CBD">
        <w:rPr>
          <w:color w:val="333333"/>
        </w:rPr>
        <w:t xml:space="preserve">from this evaluation concurs with other studies which conclude </w:t>
      </w:r>
      <w:r w:rsidRPr="00081CBD">
        <w:rPr>
          <w:color w:val="333333"/>
        </w:rPr>
        <w:t xml:space="preserve">that </w:t>
      </w:r>
      <w:r w:rsidR="008D765D" w:rsidRPr="00081CBD">
        <w:rPr>
          <w:color w:val="333333"/>
        </w:rPr>
        <w:t xml:space="preserve">PEI </w:t>
      </w:r>
      <w:r w:rsidRPr="00081CBD">
        <w:rPr>
          <w:color w:val="333333"/>
        </w:rPr>
        <w:t xml:space="preserve">should always be underpinned by procedures which ensure that participants receive </w:t>
      </w:r>
      <w:r w:rsidR="008D765D" w:rsidRPr="00081CBD">
        <w:rPr>
          <w:color w:val="333333"/>
        </w:rPr>
        <w:t xml:space="preserve">ongoing and tailored </w:t>
      </w:r>
      <w:r w:rsidRPr="00081CBD">
        <w:rPr>
          <w:color w:val="333333"/>
        </w:rPr>
        <w:t xml:space="preserve">guidance and support throughout the process </w:t>
      </w:r>
      <w:r w:rsidR="00ED316A" w:rsidRPr="00081CBD">
        <w:rPr>
          <w:color w:val="333333"/>
        </w:rPr>
        <w:fldChar w:fldCharType="begin">
          <w:fldData xml:space="preserve">PEVuZE5vdGU+PENpdGU+PEF1dGhvcj5HcmVlbmhhbGdoPC9BdXRob3I+PFllYXI+MjAxOTwvWWVh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=
</w:fldData>
        </w:fldChar>
      </w:r>
      <w:r w:rsidR="005A23BD" w:rsidRPr="00081CBD">
        <w:rPr>
          <w:color w:val="333333"/>
        </w:rPr>
        <w:instrText xml:space="preserve"> ADDIN EN.CITE </w:instrText>
      </w:r>
      <w:r w:rsidR="00ED316A" w:rsidRPr="00081CBD">
        <w:rPr>
          <w:color w:val="333333"/>
        </w:rPr>
        <w:fldChar w:fldCharType="begin">
          <w:fldData xml:space="preserve">PEVuZE5vdGU+PENpdGU+PEF1dGhvcj5HcmVlbmhhbGdoPC9BdXRob3I+PFllYXI+MjAxOTwvWWVh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=
</w:fldData>
        </w:fldChar>
      </w:r>
      <w:r w:rsidR="005A23BD" w:rsidRPr="00081CBD">
        <w:rPr>
          <w:color w:val="333333"/>
        </w:rPr>
        <w:instrText xml:space="preserve"> ADDIN EN.CITE.DATA </w:instrText>
      </w:r>
      <w:r w:rsidR="00ED316A" w:rsidRPr="00081CBD">
        <w:rPr>
          <w:color w:val="333333"/>
        </w:rPr>
      </w:r>
      <w:r w:rsidR="00ED316A" w:rsidRPr="00081CBD">
        <w:rPr>
          <w:color w:val="333333"/>
        </w:rPr>
        <w:fldChar w:fldCharType="end"/>
      </w:r>
      <w:r w:rsidR="00ED316A" w:rsidRPr="00081CBD">
        <w:rPr>
          <w:color w:val="333333"/>
        </w:rPr>
      </w:r>
      <w:r w:rsidR="00ED316A" w:rsidRPr="00081CBD">
        <w:rPr>
          <w:color w:val="333333"/>
        </w:rPr>
        <w:fldChar w:fldCharType="separate"/>
      </w:r>
      <w:r w:rsidR="005A23BD" w:rsidRPr="00081CBD">
        <w:rPr>
          <w:color w:val="333333"/>
        </w:rPr>
        <w:t>[45-47]</w:t>
      </w:r>
      <w:r w:rsidR="00ED316A" w:rsidRPr="00081CBD">
        <w:rPr>
          <w:color w:val="333333"/>
        </w:rPr>
        <w:fldChar w:fldCharType="end"/>
      </w:r>
      <w:r w:rsidRPr="00081CBD">
        <w:rPr>
          <w:color w:val="333333"/>
        </w:rPr>
        <w:t>.</w:t>
      </w:r>
    </w:p>
    <w:p w:rsidR="00B22BCD" w:rsidRPr="00BC5F4C" w:rsidRDefault="00B22BCD" w:rsidP="00DF0850">
      <w:pPr>
        <w:pStyle w:val="Heading1"/>
      </w:pPr>
      <w:r w:rsidRPr="00BC5F4C">
        <w:t>Declarations</w:t>
      </w:r>
    </w:p>
    <w:p w:rsidR="008363AF" w:rsidRPr="00BC5F4C" w:rsidRDefault="008363AF" w:rsidP="00DF0850"/>
    <w:p w:rsidR="003561C5" w:rsidRPr="00BC5F4C" w:rsidRDefault="003561C5" w:rsidP="00DF0850">
      <w:pPr>
        <w:pStyle w:val="Heading2"/>
      </w:pPr>
      <w:r w:rsidRPr="00BC5F4C">
        <w:t xml:space="preserve">Ethics </w:t>
      </w:r>
      <w:r w:rsidR="00B22BCD" w:rsidRPr="00BC5F4C">
        <w:t>approval and consent to participate</w:t>
      </w:r>
    </w:p>
    <w:p w:rsidR="003561C5" w:rsidRPr="00BC5F4C" w:rsidRDefault="003561C5" w:rsidP="00C76C14">
      <w:r w:rsidRPr="00BC5F4C">
        <w:t xml:space="preserve">JH undertook the necessary checks (in accordance with guidelines provided by the National Research Ethics Service and </w:t>
      </w:r>
      <w:r w:rsidR="006E4AFA" w:rsidRPr="00BC5F4C">
        <w:t>the University of Manchester</w:t>
      </w:r>
      <w:r w:rsidRPr="00BC5F4C">
        <w:t xml:space="preserve"> Research Ethics Committee) to confirm that the activities described here constituted </w:t>
      </w:r>
      <w:r w:rsidR="006E4AFA" w:rsidRPr="00BC5F4C">
        <w:t xml:space="preserve">public engagement and </w:t>
      </w:r>
      <w:r w:rsidRPr="00BC5F4C">
        <w:t>involvement and that ethical approval was not required.</w:t>
      </w:r>
      <w:r w:rsidR="00C76C14" w:rsidRPr="00BC5F4C">
        <w:t xml:space="preserve">  The National Institute for Health Research (NIHR) INVOLVE organisation advises</w:t>
      </w:r>
      <w:r w:rsidR="00081CBD">
        <w:t xml:space="preserve"> </w:t>
      </w:r>
      <w:r w:rsidR="00C76C14" w:rsidRPr="00BC5F4C">
        <w:t>that “Members of the public actively involved in research are acting as</w:t>
      </w:r>
      <w:r w:rsidR="00081CBD">
        <w:t xml:space="preserve"> </w:t>
      </w:r>
      <w:r w:rsidR="00C76C14" w:rsidRPr="00BC5F4C">
        <w:t>specialist advisors, providing valuable knowledge and expertise based on</w:t>
      </w:r>
      <w:r w:rsidR="00081CBD">
        <w:t xml:space="preserve"> </w:t>
      </w:r>
      <w:r w:rsidR="00C76C14" w:rsidRPr="00BC5F4C">
        <w:t>their experience of a health condition or public health concern. Therefore</w:t>
      </w:r>
      <w:r w:rsidR="00081CBD">
        <w:t xml:space="preserve"> </w:t>
      </w:r>
      <w:r w:rsidR="00C76C14" w:rsidRPr="00BC5F4C">
        <w:t>ethical approval is not needed for the active involvement element of the</w:t>
      </w:r>
      <w:r w:rsidR="00081CBD">
        <w:t xml:space="preserve"> </w:t>
      </w:r>
      <w:r w:rsidR="00C76C14" w:rsidRPr="00BC5F4C">
        <w:t>research (even when people are recruited via the NHS), where people are</w:t>
      </w:r>
      <w:r w:rsidR="00081CBD">
        <w:t xml:space="preserve"> </w:t>
      </w:r>
      <w:r w:rsidR="00C76C14" w:rsidRPr="00BC5F4C">
        <w:t>involved in planning or advising on research, for example helping to</w:t>
      </w:r>
      <w:r w:rsidR="00081CBD">
        <w:t xml:space="preserve"> </w:t>
      </w:r>
      <w:r w:rsidR="00C76C14" w:rsidRPr="00BC5F4C">
        <w:t>develop a protocol, questionnaire or information sheet, being a member of</w:t>
      </w:r>
      <w:r w:rsidR="00081CBD">
        <w:t xml:space="preserve"> </w:t>
      </w:r>
      <w:r w:rsidR="00C76C14" w:rsidRPr="00BC5F4C">
        <w:t>an advisory group or co-applicant.”</w:t>
      </w:r>
      <w:r w:rsidR="004040F9" w:rsidRPr="00BC5F4C">
        <w:t xml:space="preserve">  Forum members participated in data collection and analysis </w:t>
      </w:r>
      <w:r w:rsidR="00C76C14" w:rsidRPr="00BC5F4C">
        <w:t xml:space="preserve">as </w:t>
      </w:r>
      <w:r w:rsidR="004040F9" w:rsidRPr="00BC5F4C">
        <w:t xml:space="preserve">public contributors </w:t>
      </w:r>
      <w:r w:rsidR="00C76C14" w:rsidRPr="00BC5F4C">
        <w:t>and were paid for their time.</w:t>
      </w:r>
    </w:p>
    <w:p w:rsidR="00B22BCD" w:rsidRPr="00BC5F4C" w:rsidRDefault="00B22BCD" w:rsidP="00DF0850">
      <w:pPr>
        <w:pStyle w:val="Heading2"/>
      </w:pPr>
      <w:r w:rsidRPr="00BC5F4C">
        <w:t>Consent for publication</w:t>
      </w:r>
    </w:p>
    <w:p w:rsidR="00FA211E" w:rsidRPr="00BC5F4C" w:rsidRDefault="00FA211E" w:rsidP="00DF0850">
      <w:r w:rsidRPr="00BC5F4C">
        <w:t>Not applicable</w:t>
      </w:r>
    </w:p>
    <w:p w:rsidR="00B22BCD" w:rsidRPr="00BC5F4C" w:rsidRDefault="00B22BCD" w:rsidP="00DF0850">
      <w:pPr>
        <w:pStyle w:val="Heading2"/>
      </w:pPr>
      <w:r w:rsidRPr="00BC5F4C">
        <w:lastRenderedPageBreak/>
        <w:t>Availability of data and materials</w:t>
      </w:r>
    </w:p>
    <w:p w:rsidR="00AF3BA8" w:rsidRPr="00BC5F4C" w:rsidRDefault="00AF3BA8" w:rsidP="00DF0850">
      <w:r w:rsidRPr="00BC5F4C">
        <w:t>Data cannot be shared as the members of the forum did not consent to this.  In addition, the small numbers of forum members means there is a strong possibility that there would be content in the data that could identify individuals.</w:t>
      </w:r>
    </w:p>
    <w:p w:rsidR="00B22BCD" w:rsidRPr="00BC5F4C" w:rsidRDefault="00B22BCD" w:rsidP="00DF0850">
      <w:pPr>
        <w:pStyle w:val="Heading2"/>
      </w:pPr>
      <w:r w:rsidRPr="00BC5F4C">
        <w:t>Competing interests</w:t>
      </w:r>
    </w:p>
    <w:p w:rsidR="00E96096" w:rsidRPr="00BC5F4C" w:rsidRDefault="00E96096" w:rsidP="00DF0850">
      <w:r w:rsidRPr="00BC5F4C">
        <w:t>None</w:t>
      </w:r>
    </w:p>
    <w:p w:rsidR="00B22BCD" w:rsidRPr="00BC5F4C" w:rsidRDefault="00B22BCD" w:rsidP="00DF0850">
      <w:pPr>
        <w:pStyle w:val="Heading2"/>
      </w:pPr>
      <w:r w:rsidRPr="00BC5F4C">
        <w:t>Funding</w:t>
      </w:r>
    </w:p>
    <w:p w:rsidR="00DC2126" w:rsidRPr="00BC5F4C" w:rsidRDefault="008C4B53" w:rsidP="00DC2126">
      <w:r w:rsidRPr="00BC5F4C">
        <w:t xml:space="preserve">This study was funded by </w:t>
      </w:r>
      <w:r w:rsidR="00361D28" w:rsidRPr="00BC5F4C">
        <w:t xml:space="preserve">Greater Manchester </w:t>
      </w:r>
      <w:r w:rsidRPr="00BC5F4C">
        <w:t xml:space="preserve">Connected Health Cities, which was funded by the Department of Health and Social Care in England. The views expressed are those of the authors and not necessarily those of </w:t>
      </w:r>
      <w:r w:rsidR="00361D28" w:rsidRPr="00BC5F4C">
        <w:t xml:space="preserve">Greater Manchester </w:t>
      </w:r>
      <w:r w:rsidRPr="00BC5F4C">
        <w:t xml:space="preserve">Connected Health Cities or the Department of Health and Social Care. </w:t>
      </w:r>
    </w:p>
    <w:p w:rsidR="00B22BCD" w:rsidRPr="00BC5F4C" w:rsidRDefault="00B22BCD" w:rsidP="00DF0850">
      <w:pPr>
        <w:pStyle w:val="Heading2"/>
      </w:pPr>
      <w:r w:rsidRPr="00BC5F4C">
        <w:t>Authors' contributions</w:t>
      </w:r>
    </w:p>
    <w:p w:rsidR="008C4B53" w:rsidRPr="00BC5F4C" w:rsidRDefault="008C4B53" w:rsidP="008C4B53">
      <w:r w:rsidRPr="00BC5F4C">
        <w:t xml:space="preserve">JH - </w:t>
      </w:r>
      <w:r w:rsidR="00DC2126" w:rsidRPr="00BC5F4C">
        <w:t xml:space="preserve">convened and ran the forum, </w:t>
      </w:r>
      <w:r w:rsidRPr="00BC5F4C">
        <w:t xml:space="preserve">designed </w:t>
      </w:r>
      <w:r w:rsidR="00C76C14" w:rsidRPr="00BC5F4C">
        <w:t xml:space="preserve">study </w:t>
      </w:r>
      <w:r w:rsidRPr="00BC5F4C">
        <w:t xml:space="preserve">and </w:t>
      </w:r>
      <w:r w:rsidR="00C76C14" w:rsidRPr="00BC5F4C">
        <w:t>collected data</w:t>
      </w:r>
      <w:r w:rsidRPr="00BC5F4C">
        <w:t xml:space="preserve">, </w:t>
      </w:r>
      <w:r w:rsidR="00C76C14" w:rsidRPr="00BC5F4C">
        <w:t xml:space="preserve">analysed data </w:t>
      </w:r>
      <w:r w:rsidRPr="00BC5F4C">
        <w:t xml:space="preserve">and </w:t>
      </w:r>
      <w:r w:rsidR="00361D28" w:rsidRPr="00BC5F4C">
        <w:t>co-</w:t>
      </w:r>
      <w:r w:rsidRPr="00BC5F4C">
        <w:t>wrote the manuscript</w:t>
      </w:r>
    </w:p>
    <w:p w:rsidR="008C4B53" w:rsidRPr="00BC5F4C" w:rsidRDefault="008C4B53" w:rsidP="00DF0850">
      <w:r w:rsidRPr="00BC5F4C">
        <w:t xml:space="preserve">MPT - </w:t>
      </w:r>
      <w:r w:rsidR="00361D28" w:rsidRPr="00BC5F4C">
        <w:t>managed the PEI at Greater Manchester Connected Health Cities, assisted with data analysis</w:t>
      </w:r>
      <w:r w:rsidR="00F75622" w:rsidRPr="00BC5F4C">
        <w:t xml:space="preserve"> and co-wrote</w:t>
      </w:r>
      <w:r w:rsidR="0086777D">
        <w:t xml:space="preserve"> </w:t>
      </w:r>
      <w:r w:rsidRPr="00BC5F4C">
        <w:t>the manuscript</w:t>
      </w:r>
    </w:p>
    <w:p w:rsidR="00F75622" w:rsidRPr="00BC5F4C" w:rsidRDefault="00F75622" w:rsidP="00DF0850">
      <w:r w:rsidRPr="00BC5F4C">
        <w:t>Both authors approved the final version of the manuscript</w:t>
      </w:r>
    </w:p>
    <w:p w:rsidR="00B22BCD" w:rsidRPr="00BC5F4C" w:rsidRDefault="00B22BCD" w:rsidP="00DF0850">
      <w:pPr>
        <w:pStyle w:val="Heading2"/>
      </w:pPr>
      <w:r w:rsidRPr="00BC5F4C">
        <w:t>Acknowledgements</w:t>
      </w:r>
    </w:p>
    <w:p w:rsidR="00AF3BA8" w:rsidRDefault="00E6286C" w:rsidP="00DF0850">
      <w:r w:rsidRPr="00BC5F4C">
        <w:t>W</w:t>
      </w:r>
      <w:r w:rsidR="00F75622" w:rsidRPr="00BC5F4C">
        <w:t>e acknowledge the contribution of all members of</w:t>
      </w:r>
      <w:r w:rsidRPr="00BC5F4C">
        <w:t xml:space="preserve"> the public forum to the work described here</w:t>
      </w:r>
      <w:r w:rsidR="00F75B74">
        <w:t>.</w:t>
      </w:r>
    </w:p>
    <w:p w:rsidR="00A85B18" w:rsidRPr="00BC5F4C" w:rsidRDefault="006D145D" w:rsidP="00DF0850">
      <w:pPr>
        <w:pStyle w:val="Heading1"/>
      </w:pPr>
      <w:r w:rsidRPr="00BC5F4C">
        <w:t>References</w:t>
      </w:r>
    </w:p>
    <w:p w:rsidR="00E80129" w:rsidRPr="00E80129" w:rsidRDefault="00ED316A" w:rsidP="00E80129">
      <w:pPr>
        <w:pStyle w:val="EndNoteBibliography"/>
        <w:spacing w:after="0"/>
      </w:pPr>
      <w:r w:rsidRPr="00BC5F4C">
        <w:rPr>
          <w:lang w:val="en-GB"/>
        </w:rPr>
        <w:fldChar w:fldCharType="begin"/>
      </w:r>
      <w:r w:rsidR="00A85B18" w:rsidRPr="00BC5F4C">
        <w:rPr>
          <w:lang w:val="en-GB"/>
        </w:rPr>
        <w:instrText xml:space="preserve"> ADDIN EN.REFLIST </w:instrText>
      </w:r>
      <w:r w:rsidRPr="00BC5F4C">
        <w:rPr>
          <w:lang w:val="en-GB"/>
        </w:rPr>
        <w:fldChar w:fldCharType="separate"/>
      </w:r>
      <w:r w:rsidR="00E80129" w:rsidRPr="00E80129">
        <w:t>1.</w:t>
      </w:r>
      <w:r w:rsidR="00E80129" w:rsidRPr="00E80129">
        <w:tab/>
        <w:t>Brett J, Staniszewska S, Mockford C, Herron-Marx S, Hughes J, Tysall C, et al. Mapping the impact of patient and public involvement on health and social care research: a systematic review. Health Expect. 2014;17(5):637-50.</w:t>
      </w:r>
    </w:p>
    <w:p w:rsidR="00E80129" w:rsidRPr="00E80129" w:rsidRDefault="00E80129" w:rsidP="00E80129">
      <w:pPr>
        <w:pStyle w:val="EndNoteBibliography"/>
        <w:spacing w:after="0"/>
      </w:pPr>
      <w:r w:rsidRPr="00E80129">
        <w:t>2.</w:t>
      </w:r>
      <w:r w:rsidRPr="00E80129">
        <w:tab/>
        <w:t>Domecq JP, Prutsky G, Elraiyah T, Wang Z, Nabhan M, Shippee N. Patient engagement in research: a systematic review. BMC Health Serv Res. 2014;14:89.</w:t>
      </w:r>
    </w:p>
    <w:p w:rsidR="00E80129" w:rsidRPr="00E80129" w:rsidRDefault="00E80129" w:rsidP="00E80129">
      <w:pPr>
        <w:pStyle w:val="EndNoteBibliography"/>
        <w:spacing w:after="0"/>
      </w:pPr>
      <w:r w:rsidRPr="00E80129">
        <w:lastRenderedPageBreak/>
        <w:t>3.</w:t>
      </w:r>
      <w:r w:rsidRPr="00E80129">
        <w:tab/>
        <w:t>Shippee ND, Domecq Garces JP, Prutsky Lopez GJ, Wang Z, Elraiyah TA, Nabhan M. Patient and service user engagement in research: a systematic review and synthesized framework. Health Expect. 2015;18(5):1151-66.</w:t>
      </w:r>
    </w:p>
    <w:p w:rsidR="00E80129" w:rsidRPr="00E80129" w:rsidRDefault="00E80129" w:rsidP="00E80129">
      <w:pPr>
        <w:pStyle w:val="EndNoteBibliography"/>
        <w:spacing w:after="0"/>
      </w:pPr>
      <w:r w:rsidRPr="00E80129">
        <w:t>4.</w:t>
      </w:r>
      <w:r w:rsidRPr="00E80129">
        <w:tab/>
        <w:t>Wilson P, Mathie E, Keenan J, McNeilly E, Goodman C, Howe A, et al. ReseArch with Patient and Public invOlvement: a RealisT evaluation - the RAPPORT study. Health Serv Deliv Res. 2015;3(38).</w:t>
      </w:r>
    </w:p>
    <w:p w:rsidR="00E80129" w:rsidRPr="00E80129" w:rsidRDefault="00E80129" w:rsidP="00E80129">
      <w:pPr>
        <w:pStyle w:val="EndNoteBibliography"/>
        <w:spacing w:after="0"/>
      </w:pPr>
      <w:r w:rsidRPr="00E80129">
        <w:t>5.</w:t>
      </w:r>
      <w:r w:rsidRPr="00E80129">
        <w:tab/>
        <w:t>Staley K. ‘Is it worth doing?’ Measuring the impact of patient and public involvement in research. Research Involvement and Engagement. 2015;1(1):6.</w:t>
      </w:r>
    </w:p>
    <w:p w:rsidR="00E80129" w:rsidRPr="00E80129" w:rsidRDefault="00E80129" w:rsidP="00E80129">
      <w:pPr>
        <w:pStyle w:val="EndNoteBibliography"/>
        <w:spacing w:after="0"/>
      </w:pPr>
      <w:r w:rsidRPr="00E80129">
        <w:t>6.</w:t>
      </w:r>
      <w:r w:rsidRPr="00E80129">
        <w:tab/>
        <w:t>Davidson S, McLean C, Treanor S, Aitken M, Cunningham-Burley S, Laurie G, et al. Public acceptability of data sharing between the public, private and third sectors for research purposes. (Social Research series). Edinburgh: Scottish Government; 2013.</w:t>
      </w:r>
    </w:p>
    <w:p w:rsidR="00E80129" w:rsidRPr="00E80129" w:rsidRDefault="00E80129" w:rsidP="00E80129">
      <w:pPr>
        <w:pStyle w:val="EndNoteBibliography"/>
        <w:spacing w:after="0"/>
      </w:pPr>
      <w:r w:rsidRPr="00E80129">
        <w:t>7.</w:t>
      </w:r>
      <w:r w:rsidRPr="00E80129">
        <w:tab/>
        <w:t xml:space="preserve">UK Research and Innovation. Public Engagement  [Available from: </w:t>
      </w:r>
      <w:hyperlink r:id="rId10" w:history="1">
        <w:r w:rsidRPr="00E80129">
          <w:rPr>
            <w:rStyle w:val="Hyperlink"/>
          </w:rPr>
          <w:t>https://www.ukri.org/public-engagement/</w:t>
        </w:r>
      </w:hyperlink>
      <w:r w:rsidRPr="00E80129">
        <w:t>.</w:t>
      </w:r>
    </w:p>
    <w:p w:rsidR="00E80129" w:rsidRPr="00E80129" w:rsidRDefault="00E80129" w:rsidP="00E80129">
      <w:pPr>
        <w:pStyle w:val="EndNoteBibliography"/>
        <w:spacing w:after="0"/>
      </w:pPr>
      <w:r w:rsidRPr="00E80129">
        <w:t>8.</w:t>
      </w:r>
      <w:r w:rsidRPr="00E80129">
        <w:tab/>
        <w:t xml:space="preserve">Involve. What Is Public Involvement in Research?  [Available from: </w:t>
      </w:r>
      <w:hyperlink r:id="rId11" w:history="1">
        <w:r w:rsidRPr="00E80129">
          <w:rPr>
            <w:rStyle w:val="Hyperlink"/>
          </w:rPr>
          <w:t>www.invo.org.uk/find-out-more/what-is-public-involvement-in-research-2/</w:t>
        </w:r>
      </w:hyperlink>
      <w:r w:rsidRPr="00E80129">
        <w:t>.</w:t>
      </w:r>
    </w:p>
    <w:p w:rsidR="00E80129" w:rsidRPr="00E80129" w:rsidRDefault="00E80129" w:rsidP="00E80129">
      <w:pPr>
        <w:pStyle w:val="EndNoteBibliography"/>
        <w:spacing w:after="0"/>
      </w:pPr>
      <w:r w:rsidRPr="00E80129">
        <w:t>9.</w:t>
      </w:r>
      <w:r w:rsidRPr="00E80129">
        <w:tab/>
        <w:t>Aitken M, Tully MP, Porteous C, Denegri S, Cunningham-Burley S, Banner N, et al. Consensus Statement on Public Involvement and Engagement with Data-Intensive Health Research. International Journal of Population Data Science. 2019;4(1):06.</w:t>
      </w:r>
    </w:p>
    <w:p w:rsidR="00E80129" w:rsidRPr="00E80129" w:rsidRDefault="00E80129" w:rsidP="00E80129">
      <w:pPr>
        <w:pStyle w:val="EndNoteBibliography"/>
        <w:spacing w:after="0"/>
      </w:pPr>
      <w:r w:rsidRPr="00E80129">
        <w:t>10.</w:t>
      </w:r>
      <w:r w:rsidRPr="00E80129">
        <w:tab/>
        <w:t>Carter P, Laurie GT, Dixon-Woods M. The social licence for research: why care.data ran into trouble. J Med Ethics. 2015;41(5):404-9.</w:t>
      </w:r>
    </w:p>
    <w:p w:rsidR="00E80129" w:rsidRPr="00E80129" w:rsidRDefault="00E80129" w:rsidP="00E80129">
      <w:pPr>
        <w:pStyle w:val="EndNoteBibliography"/>
        <w:spacing w:after="0"/>
      </w:pPr>
      <w:r w:rsidRPr="00E80129">
        <w:t>11.</w:t>
      </w:r>
      <w:r w:rsidRPr="00E80129">
        <w:tab/>
        <w:t>Jewell A, Pritchard M, Barrett K, Green P, Markham S, McKenzie S, et al. The Maudsley Biomedical Research Centre (BRC) data linkage service user and carer advisory group: creating and sustaining a successful patient and public involvement group to guide research in a complex area. Research Involvement and Engagement. 2019;5(1):20.</w:t>
      </w:r>
    </w:p>
    <w:p w:rsidR="00E80129" w:rsidRPr="00E80129" w:rsidRDefault="00E80129" w:rsidP="00E80129">
      <w:pPr>
        <w:pStyle w:val="EndNoteBibliography"/>
        <w:spacing w:after="0"/>
      </w:pPr>
      <w:r w:rsidRPr="00E80129">
        <w:t>12.</w:t>
      </w:r>
      <w:r w:rsidRPr="00E80129">
        <w:tab/>
        <w:t>Jones KH, McNerney CL, Ford DV. Involving consumers in the work of a data linkage research unit. International Journal of Consumer Studies. 2014;38(1):45-51.</w:t>
      </w:r>
    </w:p>
    <w:p w:rsidR="00E80129" w:rsidRPr="00E80129" w:rsidRDefault="00E80129" w:rsidP="00E80129">
      <w:pPr>
        <w:pStyle w:val="EndNoteBibliography"/>
        <w:spacing w:after="0"/>
      </w:pPr>
      <w:r w:rsidRPr="00E80129">
        <w:t>13.</w:t>
      </w:r>
      <w:r w:rsidRPr="00E80129">
        <w:tab/>
        <w:t>Douglas A, Ward HJT, Bhopal R, Kirkpatrick T, Sayed-Rafiq A, Gruer L, et al. Is the linkage of census and health data justified? Views from a public panel of the Scottish Health and Ethnicity Linkage study. Journal of Public Health. 2017;40(2):435-40.</w:t>
      </w:r>
    </w:p>
    <w:p w:rsidR="00E80129" w:rsidRPr="00E80129" w:rsidRDefault="00E80129" w:rsidP="00E80129">
      <w:pPr>
        <w:pStyle w:val="EndNoteBibliography"/>
        <w:spacing w:after="0"/>
      </w:pPr>
      <w:r w:rsidRPr="00E80129">
        <w:t>14.</w:t>
      </w:r>
      <w:r w:rsidRPr="00E80129">
        <w:tab/>
        <w:t>Staley K. Changing what researchers 'think and do': Is this how involvement impacts on research? Research for All. 2017;1(1):158-67.</w:t>
      </w:r>
    </w:p>
    <w:p w:rsidR="00E80129" w:rsidRPr="00E80129" w:rsidRDefault="00E80129" w:rsidP="00E80129">
      <w:pPr>
        <w:pStyle w:val="EndNoteBibliography"/>
        <w:spacing w:after="0"/>
      </w:pPr>
      <w:r w:rsidRPr="00E80129">
        <w:t>15.</w:t>
      </w:r>
      <w:r w:rsidRPr="00E80129">
        <w:tab/>
        <w:t>Evans D, Coad J, Cottrell K, Dalrymple J, Davies R, Donald C, et al. Public involvement in research: assessing impact through a realist evaluation. Health Services and Delivery Research 2014;2(36):1-127.</w:t>
      </w:r>
    </w:p>
    <w:p w:rsidR="00E80129" w:rsidRPr="00E80129" w:rsidRDefault="00E80129" w:rsidP="00E80129">
      <w:pPr>
        <w:pStyle w:val="EndNoteBibliography"/>
        <w:spacing w:after="0"/>
      </w:pPr>
      <w:r w:rsidRPr="00E80129">
        <w:t>16.</w:t>
      </w:r>
      <w:r w:rsidRPr="00E80129">
        <w:tab/>
        <w:t>Brett J, Staniszewska S, Mockford C, Herron-Marx S, Hughes J, Tysall C, et al. A Systematic Review of the Impact of Patient and Public Involvement on Service Users, Researchers and Communities. The Patient - Patient-Centered Outcomes Research. 2014;7(4):387-95.</w:t>
      </w:r>
    </w:p>
    <w:p w:rsidR="00E80129" w:rsidRPr="00E80129" w:rsidRDefault="00E80129" w:rsidP="00E80129">
      <w:pPr>
        <w:pStyle w:val="EndNoteBibliography"/>
        <w:spacing w:after="0"/>
      </w:pPr>
      <w:r w:rsidRPr="00E80129">
        <w:t>17.</w:t>
      </w:r>
      <w:r w:rsidRPr="00E80129">
        <w:tab/>
        <w:t xml:space="preserve">Hamlyn B, Shanahan M, Lewis H, O’Donoghue E, Hanson T. Factors affecting public engagement by researchers: A study on behalf of a Consortium of UK public research funders. London: Policy Studies Institute, University of Westminster; 2015. Available from: </w:t>
      </w:r>
      <w:hyperlink r:id="rId12" w:history="1">
        <w:r w:rsidRPr="00E80129">
          <w:rPr>
            <w:rStyle w:val="Hyperlink"/>
          </w:rPr>
          <w:t>https://westminsterresearch.westminster.ac.uk/download/72e4c42ab9ea89935c64de39a42698bd5dcea0a40bc4f79482dcf4ecf67ef790/1499781/Factors%20affecting%20PER_%20FINAL%20NOV%202015%2023%20Nov%2015.pdf</w:t>
        </w:r>
      </w:hyperlink>
      <w:r w:rsidRPr="00E80129">
        <w:t>.</w:t>
      </w:r>
    </w:p>
    <w:p w:rsidR="00E80129" w:rsidRPr="00E80129" w:rsidRDefault="00E80129" w:rsidP="00E80129">
      <w:pPr>
        <w:pStyle w:val="EndNoteBibliography"/>
        <w:spacing w:after="0"/>
      </w:pPr>
      <w:r w:rsidRPr="00E80129">
        <w:t>18.</w:t>
      </w:r>
      <w:r w:rsidRPr="00E80129">
        <w:tab/>
        <w:t>Carman KL, Dardess P, Maurer M, Sofaer S, Adams K, Bechtel C, et al. Patient And Family Engagement: A Framework For Understanding The Elements And Developing Interventions And Policies. Health Affairs. 2013;32(2):223-31.</w:t>
      </w:r>
    </w:p>
    <w:p w:rsidR="00E80129" w:rsidRPr="00E80129" w:rsidRDefault="00E80129" w:rsidP="00E80129">
      <w:pPr>
        <w:pStyle w:val="EndNoteBibliography"/>
        <w:spacing w:after="0"/>
      </w:pPr>
      <w:r w:rsidRPr="00E80129">
        <w:t>19.</w:t>
      </w:r>
      <w:r w:rsidRPr="00E80129">
        <w:tab/>
        <w:t>Ranmuthugala G, Cunningham FC, Plumb JJ, Long J, Georgiou A, Westbrook JI, et al. A realist evaluation of the role of communities of practice in changing healthcare practice. Implementation Science. 2011;6(1):49.</w:t>
      </w:r>
    </w:p>
    <w:p w:rsidR="00E80129" w:rsidRPr="00E80129" w:rsidRDefault="00E80129" w:rsidP="00E80129">
      <w:pPr>
        <w:pStyle w:val="EndNoteBibliography"/>
        <w:spacing w:after="0"/>
      </w:pPr>
      <w:r w:rsidRPr="00E80129">
        <w:lastRenderedPageBreak/>
        <w:t>20.</w:t>
      </w:r>
      <w:r w:rsidRPr="00E80129">
        <w:tab/>
        <w:t xml:space="preserve">NHS R&amp;D Forum Service User and Carer Working Group. The Involvement Portfolio (revised edition) 2014. Available from: </w:t>
      </w:r>
      <w:hyperlink r:id="rId13" w:history="1">
        <w:r w:rsidRPr="00E80129">
          <w:rPr>
            <w:rStyle w:val="Hyperlink"/>
          </w:rPr>
          <w:t>http://www.rdforum.nhs.uk/content/working-groups/service-user-carer-working-group/involvement-portfolio/</w:t>
        </w:r>
      </w:hyperlink>
      <w:r w:rsidRPr="00E80129">
        <w:t>.</w:t>
      </w:r>
    </w:p>
    <w:p w:rsidR="00E80129" w:rsidRPr="00E80129" w:rsidRDefault="00E80129" w:rsidP="00E80129">
      <w:pPr>
        <w:pStyle w:val="EndNoteBibliography"/>
        <w:spacing w:after="0"/>
      </w:pPr>
      <w:r w:rsidRPr="00E80129">
        <w:t>21.</w:t>
      </w:r>
      <w:r w:rsidRPr="00E80129">
        <w:tab/>
        <w:t>Awenat Y. Forensic patient and public involvement: the development and maintenance of an ex-offender service user reference group. In: Platt D, editor. The Prevention of Suicide in Prison: Cognitive behavioural approaches. Abingdon: Routledge; 2016. p. 85-102.</w:t>
      </w:r>
    </w:p>
    <w:p w:rsidR="00E80129" w:rsidRPr="00E80129" w:rsidRDefault="00E80129" w:rsidP="00E80129">
      <w:pPr>
        <w:pStyle w:val="EndNoteBibliography"/>
        <w:spacing w:after="0"/>
      </w:pPr>
      <w:r w:rsidRPr="00E80129">
        <w:t>22.</w:t>
      </w:r>
      <w:r w:rsidRPr="00E80129">
        <w:tab/>
        <w:t xml:space="preserve">Wellings A, Lodemore M. Starting Out.  Essential information for members of the public getting started in involvement in research.2017 30/01/2020. Available from: </w:t>
      </w:r>
      <w:hyperlink r:id="rId14" w:history="1">
        <w:r w:rsidRPr="00E80129">
          <w:rPr>
            <w:rStyle w:val="Hyperlink"/>
          </w:rPr>
          <w:t>http://www.invo.org.uk/wp-content/uploads/2018/01/Induction-public-v3.pdf</w:t>
        </w:r>
      </w:hyperlink>
      <w:r w:rsidRPr="00E80129">
        <w:t>.</w:t>
      </w:r>
    </w:p>
    <w:p w:rsidR="00E80129" w:rsidRPr="00E80129" w:rsidRDefault="00E80129" w:rsidP="00E80129">
      <w:pPr>
        <w:pStyle w:val="EndNoteBibliography"/>
        <w:spacing w:after="0"/>
      </w:pPr>
      <w:r w:rsidRPr="00E80129">
        <w:t>23.</w:t>
      </w:r>
      <w:r w:rsidRPr="00E80129">
        <w:tab/>
        <w:t>Hyers L. Diary Methods: Understanding Qualitative Research. Oxford: Oxford University Press; 2018.</w:t>
      </w:r>
    </w:p>
    <w:p w:rsidR="00E80129" w:rsidRPr="00E80129" w:rsidRDefault="00E80129" w:rsidP="00E80129">
      <w:pPr>
        <w:pStyle w:val="EndNoteBibliography"/>
        <w:spacing w:after="0"/>
      </w:pPr>
      <w:r w:rsidRPr="00E80129">
        <w:t>24.</w:t>
      </w:r>
      <w:r w:rsidRPr="00E80129">
        <w:tab/>
        <w:t>Bartlett R, Milligan C. What is Diary Method. London: Bloomsbury Academic; 2015.</w:t>
      </w:r>
    </w:p>
    <w:p w:rsidR="00E80129" w:rsidRPr="00E80129" w:rsidRDefault="00E80129" w:rsidP="00E80129">
      <w:pPr>
        <w:pStyle w:val="EndNoteBibliography"/>
        <w:spacing w:after="0"/>
      </w:pPr>
      <w:r w:rsidRPr="00E80129">
        <w:t>25.</w:t>
      </w:r>
      <w:r w:rsidRPr="00E80129">
        <w:tab/>
        <w:t>Staley K, Buckland SA, Hayes H, Tarpey M. ‘The missing links’: understanding how context and mechanism influence the impact of public involvement in research. Health Expectations. 2014;17(6):755-64.</w:t>
      </w:r>
    </w:p>
    <w:p w:rsidR="00E80129" w:rsidRPr="00E80129" w:rsidRDefault="00E80129" w:rsidP="00E80129">
      <w:pPr>
        <w:pStyle w:val="EndNoteBibliography"/>
        <w:spacing w:after="0"/>
      </w:pPr>
      <w:r w:rsidRPr="00E80129">
        <w:t>26.</w:t>
      </w:r>
      <w:r w:rsidRPr="00E80129">
        <w:tab/>
        <w:t>Pawson R, Tilley N. Realistic Evaluation. London: Sage; 1997 1997.</w:t>
      </w:r>
    </w:p>
    <w:p w:rsidR="00E80129" w:rsidRPr="00E80129" w:rsidRDefault="00E80129" w:rsidP="00E80129">
      <w:pPr>
        <w:pStyle w:val="EndNoteBibliography"/>
        <w:spacing w:after="0"/>
      </w:pPr>
      <w:r w:rsidRPr="00E80129">
        <w:t>27.</w:t>
      </w:r>
      <w:r w:rsidRPr="00E80129">
        <w:tab/>
        <w:t>Marchal B, van Belle S, van Olmen J, Hoerée T, Kegels G. Is realist evaluation keeping its promise? A review of published empirical studies in the field of health systems research. Evaluation. 2012;18(2):192-212.</w:t>
      </w:r>
    </w:p>
    <w:p w:rsidR="00E80129" w:rsidRPr="00E80129" w:rsidRDefault="00E80129" w:rsidP="00E80129">
      <w:pPr>
        <w:pStyle w:val="EndNoteBibliography"/>
        <w:spacing w:after="0"/>
      </w:pPr>
      <w:r w:rsidRPr="00E80129">
        <w:t>28.</w:t>
      </w:r>
      <w:r w:rsidRPr="00E80129">
        <w:tab/>
        <w:t>Salter KL, Kothari A. Using realist evaluation to open the black box of knowledge translation: a state-of-the-art review. Implementation Science. 2014;9(1):115.</w:t>
      </w:r>
    </w:p>
    <w:p w:rsidR="00E80129" w:rsidRPr="00E80129" w:rsidRDefault="00E80129" w:rsidP="00E80129">
      <w:pPr>
        <w:pStyle w:val="EndNoteBibliography"/>
        <w:spacing w:after="0"/>
      </w:pPr>
      <w:r w:rsidRPr="00E80129">
        <w:t>29.</w:t>
      </w:r>
      <w:r w:rsidRPr="00E80129">
        <w:tab/>
        <w:t xml:space="preserve">Connected Health Cities: Connected Health Cities; 2018 [Available from: </w:t>
      </w:r>
      <w:hyperlink r:id="rId15" w:history="1">
        <w:r w:rsidRPr="00E80129">
          <w:rPr>
            <w:rStyle w:val="Hyperlink"/>
          </w:rPr>
          <w:t>https://www.connectedhealthcities.org/</w:t>
        </w:r>
      </w:hyperlink>
      <w:r w:rsidRPr="00E80129">
        <w:t>.</w:t>
      </w:r>
    </w:p>
    <w:p w:rsidR="00E80129" w:rsidRPr="00E80129" w:rsidRDefault="00E80129" w:rsidP="00E80129">
      <w:pPr>
        <w:pStyle w:val="EndNoteBibliography"/>
        <w:spacing w:after="0"/>
      </w:pPr>
      <w:r w:rsidRPr="00E80129">
        <w:t>30.</w:t>
      </w:r>
      <w:r w:rsidRPr="00E80129">
        <w:tab/>
        <w:t>Bedwell C, McGowan L, Lavender T. Using diaries to explore midwives' experiences in intrapartum care: an evaluation of the method in a phenomenological study. Midwifery. 2012;28(2):150-5.</w:t>
      </w:r>
    </w:p>
    <w:p w:rsidR="00E80129" w:rsidRPr="00E80129" w:rsidRDefault="00E80129" w:rsidP="00E80129">
      <w:pPr>
        <w:pStyle w:val="EndNoteBibliography"/>
        <w:spacing w:after="0"/>
      </w:pPr>
      <w:r w:rsidRPr="00E80129">
        <w:t>31.</w:t>
      </w:r>
      <w:r w:rsidRPr="00E80129">
        <w:tab/>
        <w:t>Koshy K, Limb C, Gundogan B, Whitehurst K, Jafree DJ. Reflective practice in health care and how to reflect effectively. Int J Surg Oncol (N Y). 2017;2(6):e20-e.</w:t>
      </w:r>
    </w:p>
    <w:p w:rsidR="00E80129" w:rsidRPr="00E80129" w:rsidRDefault="00E80129" w:rsidP="00E80129">
      <w:pPr>
        <w:pStyle w:val="EndNoteBibliography"/>
        <w:spacing w:after="0"/>
      </w:pPr>
      <w:r w:rsidRPr="00E80129">
        <w:t>32.</w:t>
      </w:r>
      <w:r w:rsidRPr="00E80129">
        <w:tab/>
        <w:t>Wand T, White K, Patching J. Applying a realist(ic) framework to the evaluation of a new model of emergency department based mental health nursing practice. Nurs Inq. 2010;17(3):231-9.</w:t>
      </w:r>
    </w:p>
    <w:p w:rsidR="00E80129" w:rsidRPr="00E80129" w:rsidRDefault="00E80129" w:rsidP="00E80129">
      <w:pPr>
        <w:pStyle w:val="EndNoteBibliography"/>
        <w:spacing w:after="0"/>
      </w:pPr>
      <w:r w:rsidRPr="00E80129">
        <w:t>33.</w:t>
      </w:r>
      <w:r w:rsidRPr="00E80129">
        <w:tab/>
        <w:t>Elliott V. Thinking about the Coding Process in Qualitative Data Analysis. The Qualitative Report. 2018;23(11):2850-61.</w:t>
      </w:r>
    </w:p>
    <w:p w:rsidR="00E80129" w:rsidRPr="00E80129" w:rsidRDefault="00E80129" w:rsidP="00E80129">
      <w:pPr>
        <w:pStyle w:val="EndNoteBibliography"/>
        <w:spacing w:after="0"/>
      </w:pPr>
      <w:r w:rsidRPr="00E80129">
        <w:t>34.</w:t>
      </w:r>
      <w:r w:rsidRPr="00E80129">
        <w:tab/>
        <w:t>O’Connell TS, Dyment JE. The case of reflective journals: is the jury still out? Reflective Practice. 2011;12(1):47-59.</w:t>
      </w:r>
    </w:p>
    <w:p w:rsidR="00E80129" w:rsidRPr="00E80129" w:rsidRDefault="00E80129" w:rsidP="00E80129">
      <w:pPr>
        <w:pStyle w:val="EndNoteBibliography"/>
        <w:spacing w:after="0"/>
      </w:pPr>
      <w:r w:rsidRPr="00E80129">
        <w:t>35.</w:t>
      </w:r>
      <w:r w:rsidRPr="00E80129">
        <w:tab/>
        <w:t>Beecher A, Lindemann JC, Morzinski JA, Simpson DE. Use of the educator's portfolio to stimulate reflective practice among medical educators. Teaching and Learning in Medicine. 1997;9(1):56-9.</w:t>
      </w:r>
    </w:p>
    <w:p w:rsidR="00E80129" w:rsidRPr="00E80129" w:rsidRDefault="00E80129" w:rsidP="00E80129">
      <w:pPr>
        <w:pStyle w:val="EndNoteBibliography"/>
        <w:spacing w:after="0"/>
      </w:pPr>
      <w:r w:rsidRPr="00E80129">
        <w:t>36.</w:t>
      </w:r>
      <w:r w:rsidRPr="00E80129">
        <w:tab/>
        <w:t>Mann K, Gordon J, MacLeod A. Reflection and reflective practice in health professions education: a systematic review. Advances in Health Sciences Education. 2009;14(4):595-621.</w:t>
      </w:r>
    </w:p>
    <w:p w:rsidR="00E80129" w:rsidRPr="00E80129" w:rsidRDefault="00E80129" w:rsidP="00E80129">
      <w:pPr>
        <w:pStyle w:val="EndNoteBibliography"/>
        <w:spacing w:after="0"/>
      </w:pPr>
      <w:r w:rsidRPr="00E80129">
        <w:t>37.</w:t>
      </w:r>
      <w:r w:rsidRPr="00E80129">
        <w:tab/>
        <w:t>Kantamneni N. Gender and the Psychology of Working. In: Blustein D, editor. The Oxford Handbook of the Psychology of Working. Oxford: Oxford University Press; 2013.</w:t>
      </w:r>
    </w:p>
    <w:p w:rsidR="00E80129" w:rsidRPr="00E80129" w:rsidRDefault="00E80129" w:rsidP="00E80129">
      <w:pPr>
        <w:pStyle w:val="EndNoteBibliography"/>
        <w:spacing w:after="0"/>
      </w:pPr>
      <w:r w:rsidRPr="00E80129">
        <w:t>38.</w:t>
      </w:r>
      <w:r w:rsidRPr="00E80129">
        <w:tab/>
        <w:t>Neff WS. Work and human behavior. 3rd ed. New York: Routledge; 2005.</w:t>
      </w:r>
    </w:p>
    <w:p w:rsidR="00E80129" w:rsidRPr="00E80129" w:rsidRDefault="00E80129" w:rsidP="00E80129">
      <w:pPr>
        <w:pStyle w:val="EndNoteBibliography"/>
        <w:spacing w:after="0"/>
      </w:pPr>
      <w:r w:rsidRPr="00E80129">
        <w:t>39.</w:t>
      </w:r>
      <w:r w:rsidRPr="00E80129">
        <w:tab/>
        <w:t>Burns N, Grove SK. Understanding Nursing Research: Building An Evidence-Based Practice. 4th ed. St. Louis: Saunders Elsevier; 2007.</w:t>
      </w:r>
    </w:p>
    <w:p w:rsidR="00E80129" w:rsidRPr="00E80129" w:rsidRDefault="00E80129" w:rsidP="00E80129">
      <w:pPr>
        <w:pStyle w:val="EndNoteBibliography"/>
        <w:spacing w:after="0"/>
      </w:pPr>
      <w:r w:rsidRPr="00E80129">
        <w:t>40.</w:t>
      </w:r>
      <w:r w:rsidRPr="00E80129">
        <w:tab/>
        <w:t>Ajzen I, Fishbein M. Understanding attitudes and predicting social behavior. New Jersey: Prentice-Hall Inc.; 1980.</w:t>
      </w:r>
    </w:p>
    <w:p w:rsidR="00E80129" w:rsidRPr="00E80129" w:rsidRDefault="00E80129" w:rsidP="00E80129">
      <w:pPr>
        <w:pStyle w:val="EndNoteBibliography"/>
        <w:spacing w:after="0"/>
      </w:pPr>
      <w:r w:rsidRPr="00E80129">
        <w:t>41.</w:t>
      </w:r>
      <w:r w:rsidRPr="00E80129">
        <w:tab/>
        <w:t>Maxwell JA. The Importance of Qualitative Research for Causal Explanation in Education. Qualitative Inquiry. 2012;18(8):655-61.</w:t>
      </w:r>
    </w:p>
    <w:p w:rsidR="00E80129" w:rsidRPr="00E80129" w:rsidRDefault="00E80129" w:rsidP="00E80129">
      <w:pPr>
        <w:pStyle w:val="EndNoteBibliography"/>
        <w:spacing w:after="0"/>
      </w:pPr>
      <w:r w:rsidRPr="00E80129">
        <w:t>42.</w:t>
      </w:r>
      <w:r w:rsidRPr="00E80129">
        <w:tab/>
        <w:t xml:space="preserve">Reed S, Göpfert A, Wood S, Allwood D, Warburton W. Building healthier communities: the role of the NHS as an anchor institution. London: The Health Foundation; 2019. Available from: </w:t>
      </w:r>
      <w:hyperlink r:id="rId16" w:history="1">
        <w:r w:rsidRPr="00E80129">
          <w:rPr>
            <w:rStyle w:val="Hyperlink"/>
          </w:rPr>
          <w:t>https://www.health.org.uk/publications/reports/building-healthier-communities-role-of-nhs-as-anchor-institution</w:t>
        </w:r>
      </w:hyperlink>
      <w:r w:rsidRPr="00E80129">
        <w:t>.</w:t>
      </w:r>
    </w:p>
    <w:p w:rsidR="00E80129" w:rsidRPr="00E80129" w:rsidRDefault="00E80129" w:rsidP="00E80129">
      <w:pPr>
        <w:pStyle w:val="EndNoteBibliography"/>
        <w:spacing w:after="0"/>
      </w:pPr>
      <w:r w:rsidRPr="00E80129">
        <w:t>43.</w:t>
      </w:r>
      <w:r w:rsidRPr="00E80129">
        <w:tab/>
        <w:t xml:space="preserve">Davies A, Simon J. The value and role of citizen engagement in social innovation’. A deliverable of the project: “The theoretical, empirical and policy foundations for building social innovation in Europe” (TEPSIE), European Commission – 7th Framework Programme, Brussels: European Commission, DG Research 2012. Available from: </w:t>
      </w:r>
      <w:hyperlink r:id="rId17" w:history="1">
        <w:r w:rsidRPr="00E80129">
          <w:rPr>
            <w:rStyle w:val="Hyperlink"/>
          </w:rPr>
          <w:t>https://youngfoundation.org/wp-content/uploads/2013/11/value-and-role-of-citizen-engagement.pdf</w:t>
        </w:r>
      </w:hyperlink>
      <w:r w:rsidRPr="00E80129">
        <w:t>.</w:t>
      </w:r>
    </w:p>
    <w:p w:rsidR="00E80129" w:rsidRPr="00E80129" w:rsidRDefault="00E80129" w:rsidP="00E80129">
      <w:pPr>
        <w:pStyle w:val="EndNoteBibliography"/>
        <w:spacing w:after="0"/>
      </w:pPr>
      <w:r w:rsidRPr="00E80129">
        <w:t>44.</w:t>
      </w:r>
      <w:r w:rsidRPr="00E80129">
        <w:tab/>
        <w:t xml:space="preserve">Brodie E, Hughes T, Jochum V, Miller S, N O, Warburton D. Pathways through Participation: What Creates and Sustains Active Citizenship? Final Report. London: The National Council for Voluntary Organisations (NCVO), the Institute for Volunteering Research (IVR) and Involve 2011. Available from: </w:t>
      </w:r>
      <w:hyperlink r:id="rId18" w:history="1">
        <w:r w:rsidRPr="00E80129">
          <w:rPr>
            <w:rStyle w:val="Hyperlink"/>
          </w:rPr>
          <w:t>http://www.sharedpractice.org.uk/Downloads/Pathways_final_report.pdf</w:t>
        </w:r>
      </w:hyperlink>
      <w:r w:rsidRPr="00E80129">
        <w:t>.</w:t>
      </w:r>
    </w:p>
    <w:p w:rsidR="00E80129" w:rsidRPr="00E80129" w:rsidRDefault="00E80129" w:rsidP="00E80129">
      <w:pPr>
        <w:pStyle w:val="EndNoteBibliography"/>
        <w:spacing w:after="0"/>
      </w:pPr>
      <w:r w:rsidRPr="00E80129">
        <w:t>45.</w:t>
      </w:r>
      <w:r w:rsidRPr="00E80129">
        <w:tab/>
        <w:t>Ives J, Damery S, Redwod S. PPI, paradoxes and Plato: who's sailing the ship? Journal of Medical Ethics. 2013;39(3):181-5.</w:t>
      </w:r>
    </w:p>
    <w:p w:rsidR="00E80129" w:rsidRPr="00E80129" w:rsidRDefault="00E80129" w:rsidP="00E80129">
      <w:pPr>
        <w:pStyle w:val="EndNoteBibliography"/>
        <w:spacing w:after="0"/>
      </w:pPr>
      <w:r w:rsidRPr="00E80129">
        <w:t>46.</w:t>
      </w:r>
      <w:r w:rsidRPr="00E80129">
        <w:tab/>
        <w:t>Garfield S, Jheeta S, Husson F, Jacklin A, Bischler A, Norton C, et al. Lay involvement in the analysis of qualitative data in health services research: a descriptive study. Research Involvement and Engagement. 2016;2(1):29.</w:t>
      </w:r>
    </w:p>
    <w:p w:rsidR="00E80129" w:rsidRPr="00E80129" w:rsidRDefault="00E80129" w:rsidP="00E80129">
      <w:pPr>
        <w:pStyle w:val="EndNoteBibliography"/>
      </w:pPr>
      <w:r w:rsidRPr="00E80129">
        <w:t>47.</w:t>
      </w:r>
      <w:r w:rsidRPr="00E80129">
        <w:tab/>
        <w:t>Greenhalgh T, Hinton L, Finlay T, Macfarlane A, Fahy N, Clyde B, et al. Frameworks for supporting patient and public involvement in research: Systematic review and co-design pilot. Health Expectations. 2019;22(4):785-801.</w:t>
      </w:r>
    </w:p>
    <w:p w:rsidR="0003078A" w:rsidRPr="00BC5F4C" w:rsidRDefault="00ED316A" w:rsidP="00DF0850">
      <w:pPr>
        <w:pStyle w:val="Heading1"/>
      </w:pPr>
      <w:r w:rsidRPr="00BC5F4C">
        <w:fldChar w:fldCharType="end"/>
      </w:r>
    </w:p>
    <w:sectPr w:rsidR="0003078A" w:rsidRPr="00BC5F4C" w:rsidSect="009708C3">
      <w:footerReference w:type="default" r:id="rId1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35C3" w:rsidRDefault="00FF35C3" w:rsidP="00DF0850">
      <w:r>
        <w:separator/>
      </w:r>
    </w:p>
  </w:endnote>
  <w:endnote w:type="continuationSeparator" w:id="0">
    <w:p w:rsidR="00FF35C3" w:rsidRDefault="00FF35C3" w:rsidP="00DF08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0907917"/>
      <w:docPartObj>
        <w:docPartGallery w:val="Page Numbers (Bottom of Page)"/>
        <w:docPartUnique/>
      </w:docPartObj>
    </w:sdtPr>
    <w:sdtEndPr>
      <w:rPr>
        <w:noProof/>
      </w:rPr>
    </w:sdtEndPr>
    <w:sdtContent>
      <w:p w:rsidR="00362EDC" w:rsidRDefault="00362EDC" w:rsidP="00DF0850">
        <w:pPr>
          <w:pStyle w:val="Footer"/>
        </w:pPr>
        <w:r>
          <w:fldChar w:fldCharType="begin"/>
        </w:r>
        <w:r>
          <w:instrText xml:space="preserve"> PAGE   \* MERGEFORMAT </w:instrText>
        </w:r>
        <w:r>
          <w:fldChar w:fldCharType="separate"/>
        </w:r>
        <w:r w:rsidR="00C1044F">
          <w:rPr>
            <w:noProof/>
          </w:rPr>
          <w:t>1</w:t>
        </w:r>
        <w:r>
          <w:rPr>
            <w:noProof/>
          </w:rPr>
          <w:fldChar w:fldCharType="end"/>
        </w:r>
      </w:p>
    </w:sdtContent>
  </w:sdt>
  <w:p w:rsidR="00362EDC" w:rsidRDefault="00362EDC" w:rsidP="00DF08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35C3" w:rsidRDefault="00FF35C3" w:rsidP="00DF0850">
      <w:r>
        <w:separator/>
      </w:r>
    </w:p>
  </w:footnote>
  <w:footnote w:type="continuationSeparator" w:id="0">
    <w:p w:rsidR="00FF35C3" w:rsidRDefault="00FF35C3" w:rsidP="00DF085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84352"/>
    <w:multiLevelType w:val="hybridMultilevel"/>
    <w:tmpl w:val="A3DC9B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03A27E5F"/>
    <w:multiLevelType w:val="multilevel"/>
    <w:tmpl w:val="AE14B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D975682"/>
    <w:multiLevelType w:val="multilevel"/>
    <w:tmpl w:val="F4AAA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40C2162"/>
    <w:multiLevelType w:val="hybridMultilevel"/>
    <w:tmpl w:val="CD4085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B7D1F5A"/>
    <w:multiLevelType w:val="hybridMultilevel"/>
    <w:tmpl w:val="072EAB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2330BE9"/>
    <w:multiLevelType w:val="hybridMultilevel"/>
    <w:tmpl w:val="1A92B58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nsid w:val="533C686A"/>
    <w:multiLevelType w:val="multilevel"/>
    <w:tmpl w:val="DFF41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790213D7"/>
    <w:multiLevelType w:val="hybridMultilevel"/>
    <w:tmpl w:val="8194A5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BC93141"/>
    <w:multiLevelType w:val="hybridMultilevel"/>
    <w:tmpl w:val="B3FC7A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
  </w:num>
  <w:num w:numId="2">
    <w:abstractNumId w:val="8"/>
  </w:num>
  <w:num w:numId="3">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0"/>
  </w:num>
  <w:num w:numId="7">
    <w:abstractNumId w:val="6"/>
  </w:num>
  <w:num w:numId="8">
    <w:abstractNumId w:val="1"/>
  </w:num>
  <w:num w:numId="9">
    <w:abstractNumId w:val="2"/>
  </w:num>
  <w:num w:numId="10">
    <w:abstractNumId w:val="4"/>
  </w:num>
  <w:num w:numId="11">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42F4B8F5-AE51-404A-9BA6-E70FF2C70503}"/>
    <w:docVar w:name="dgnword-eventsink" w:val="516494224"/>
    <w:docVar w:name="EN.InstantFormat" w:val="&lt;ENInstantFormat&gt;&lt;Enabled&gt;0&lt;/Enabled&gt;&lt;ScanUnformatted&gt;1&lt;/ScanUnformatted&gt;&lt;ScanChanges&gt;1&lt;/ScanChanges&gt;&lt;Suspended&gt;0&lt;/Suspended&gt;&lt;/ENInstantFormat&gt;"/>
    <w:docVar w:name="EN.Layout" w:val="&lt;ENLayout&gt;&lt;Style&gt;Vancouver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ef2ezpr2eexmez9x3x2rrirx2ptte0rfr2&quot;&gt;literature rm12&lt;record-ids&gt;&lt;item&gt;1661&lt;/item&gt;&lt;item&gt;2409&lt;/item&gt;&lt;item&gt;3438&lt;/item&gt;&lt;item&gt;3597&lt;/item&gt;&lt;item&gt;4367&lt;/item&gt;&lt;item&gt;4437&lt;/item&gt;&lt;item&gt;4450&lt;/item&gt;&lt;item&gt;4451&lt;/item&gt;&lt;item&gt;4453&lt;/item&gt;&lt;item&gt;4454&lt;/item&gt;&lt;item&gt;4465&lt;/item&gt;&lt;item&gt;4466&lt;/item&gt;&lt;item&gt;4479&lt;/item&gt;&lt;item&gt;4483&lt;/item&gt;&lt;item&gt;4487&lt;/item&gt;&lt;item&gt;4488&lt;/item&gt;&lt;item&gt;4489&lt;/item&gt;&lt;item&gt;4490&lt;/item&gt;&lt;item&gt;4491&lt;/item&gt;&lt;item&gt;4493&lt;/item&gt;&lt;item&gt;4494&lt;/item&gt;&lt;item&gt;4495&lt;/item&gt;&lt;item&gt;4496&lt;/item&gt;&lt;item&gt;4498&lt;/item&gt;&lt;item&gt;4499&lt;/item&gt;&lt;item&gt;4500&lt;/item&gt;&lt;item&gt;4501&lt;/item&gt;&lt;item&gt;4502&lt;/item&gt;&lt;item&gt;4503&lt;/item&gt;&lt;item&gt;4504&lt;/item&gt;&lt;item&gt;4505&lt;/item&gt;&lt;item&gt;4506&lt;/item&gt;&lt;item&gt;4507&lt;/item&gt;&lt;item&gt;4508&lt;/item&gt;&lt;item&gt;4509&lt;/item&gt;&lt;item&gt;4510&lt;/item&gt;&lt;item&gt;4511&lt;/item&gt;&lt;item&gt;4512&lt;/item&gt;&lt;item&gt;4513&lt;/item&gt;&lt;item&gt;4514&lt;/item&gt;&lt;item&gt;4515&lt;/item&gt;&lt;item&gt;4516&lt;/item&gt;&lt;item&gt;4517&lt;/item&gt;&lt;item&gt;4518&lt;/item&gt;&lt;item&gt;4519&lt;/item&gt;&lt;item&gt;4542&lt;/item&gt;&lt;item&gt;4554&lt;/item&gt;&lt;/record-ids&gt;&lt;/item&gt;&lt;/Libraries&gt;"/>
  </w:docVars>
  <w:rsids>
    <w:rsidRoot w:val="003810F1"/>
    <w:rsid w:val="00004333"/>
    <w:rsid w:val="00006854"/>
    <w:rsid w:val="000108A6"/>
    <w:rsid w:val="000123BF"/>
    <w:rsid w:val="00021F1C"/>
    <w:rsid w:val="00026898"/>
    <w:rsid w:val="0003078A"/>
    <w:rsid w:val="00036F92"/>
    <w:rsid w:val="000413EB"/>
    <w:rsid w:val="000427CC"/>
    <w:rsid w:val="00043EE6"/>
    <w:rsid w:val="000443C8"/>
    <w:rsid w:val="0005420F"/>
    <w:rsid w:val="00054404"/>
    <w:rsid w:val="000611C2"/>
    <w:rsid w:val="000655C3"/>
    <w:rsid w:val="00073159"/>
    <w:rsid w:val="0007382A"/>
    <w:rsid w:val="00073EF2"/>
    <w:rsid w:val="00081CBD"/>
    <w:rsid w:val="000847B6"/>
    <w:rsid w:val="00090A8A"/>
    <w:rsid w:val="000B6516"/>
    <w:rsid w:val="000B79EF"/>
    <w:rsid w:val="000B7F9D"/>
    <w:rsid w:val="000C2091"/>
    <w:rsid w:val="000D03F8"/>
    <w:rsid w:val="000D19E2"/>
    <w:rsid w:val="000D1CD9"/>
    <w:rsid w:val="000D1FC0"/>
    <w:rsid w:val="000D32D5"/>
    <w:rsid w:val="000D36F5"/>
    <w:rsid w:val="000D5C6A"/>
    <w:rsid w:val="000E28D1"/>
    <w:rsid w:val="000E3A83"/>
    <w:rsid w:val="000E6BC2"/>
    <w:rsid w:val="000F1352"/>
    <w:rsid w:val="000F1848"/>
    <w:rsid w:val="000F1D91"/>
    <w:rsid w:val="000F21E3"/>
    <w:rsid w:val="000F41A3"/>
    <w:rsid w:val="000F4A60"/>
    <w:rsid w:val="000F53AF"/>
    <w:rsid w:val="000F5D4A"/>
    <w:rsid w:val="00103FC3"/>
    <w:rsid w:val="00112345"/>
    <w:rsid w:val="00115367"/>
    <w:rsid w:val="001215F6"/>
    <w:rsid w:val="00121EDF"/>
    <w:rsid w:val="00130266"/>
    <w:rsid w:val="001357C6"/>
    <w:rsid w:val="0014416B"/>
    <w:rsid w:val="001501EC"/>
    <w:rsid w:val="00157E35"/>
    <w:rsid w:val="0016322E"/>
    <w:rsid w:val="001659EB"/>
    <w:rsid w:val="001663CE"/>
    <w:rsid w:val="001714F1"/>
    <w:rsid w:val="00171B35"/>
    <w:rsid w:val="00174255"/>
    <w:rsid w:val="00177323"/>
    <w:rsid w:val="0018463F"/>
    <w:rsid w:val="001853AF"/>
    <w:rsid w:val="00185F7E"/>
    <w:rsid w:val="00196D5B"/>
    <w:rsid w:val="001A0F12"/>
    <w:rsid w:val="001B20C8"/>
    <w:rsid w:val="001B3F5C"/>
    <w:rsid w:val="001B582A"/>
    <w:rsid w:val="001B5F98"/>
    <w:rsid w:val="001C0B81"/>
    <w:rsid w:val="001C219C"/>
    <w:rsid w:val="001C6330"/>
    <w:rsid w:val="001D041B"/>
    <w:rsid w:val="001D1D87"/>
    <w:rsid w:val="001D3D40"/>
    <w:rsid w:val="001E2E21"/>
    <w:rsid w:val="001E4940"/>
    <w:rsid w:val="001F5773"/>
    <w:rsid w:val="001F5D82"/>
    <w:rsid w:val="001F604E"/>
    <w:rsid w:val="001F6465"/>
    <w:rsid w:val="00201FCA"/>
    <w:rsid w:val="00202D96"/>
    <w:rsid w:val="00205B9A"/>
    <w:rsid w:val="002075AF"/>
    <w:rsid w:val="00211370"/>
    <w:rsid w:val="00211D39"/>
    <w:rsid w:val="0021701B"/>
    <w:rsid w:val="00220D5B"/>
    <w:rsid w:val="00223299"/>
    <w:rsid w:val="00226043"/>
    <w:rsid w:val="0023324F"/>
    <w:rsid w:val="002345EE"/>
    <w:rsid w:val="002350A9"/>
    <w:rsid w:val="00250A0F"/>
    <w:rsid w:val="00250A95"/>
    <w:rsid w:val="00253038"/>
    <w:rsid w:val="002554EE"/>
    <w:rsid w:val="0026341E"/>
    <w:rsid w:val="00282AEF"/>
    <w:rsid w:val="002A142B"/>
    <w:rsid w:val="002A7501"/>
    <w:rsid w:val="002B202D"/>
    <w:rsid w:val="002B559A"/>
    <w:rsid w:val="002B6F97"/>
    <w:rsid w:val="002C4E7F"/>
    <w:rsid w:val="002C6EDF"/>
    <w:rsid w:val="002D2D41"/>
    <w:rsid w:val="002D6C5D"/>
    <w:rsid w:val="002E55AD"/>
    <w:rsid w:val="002F1B44"/>
    <w:rsid w:val="002F1DEE"/>
    <w:rsid w:val="003010AD"/>
    <w:rsid w:val="00317B87"/>
    <w:rsid w:val="00317C62"/>
    <w:rsid w:val="003251A3"/>
    <w:rsid w:val="00331E95"/>
    <w:rsid w:val="00332183"/>
    <w:rsid w:val="00332F0A"/>
    <w:rsid w:val="003369C1"/>
    <w:rsid w:val="00337418"/>
    <w:rsid w:val="0034198F"/>
    <w:rsid w:val="00343A05"/>
    <w:rsid w:val="003512B1"/>
    <w:rsid w:val="003543E4"/>
    <w:rsid w:val="003561C5"/>
    <w:rsid w:val="003564A2"/>
    <w:rsid w:val="00357D55"/>
    <w:rsid w:val="003618EC"/>
    <w:rsid w:val="0036198E"/>
    <w:rsid w:val="00361D28"/>
    <w:rsid w:val="00362622"/>
    <w:rsid w:val="00362EDC"/>
    <w:rsid w:val="00371681"/>
    <w:rsid w:val="003725C5"/>
    <w:rsid w:val="003810F1"/>
    <w:rsid w:val="0038519F"/>
    <w:rsid w:val="00385EA3"/>
    <w:rsid w:val="00386132"/>
    <w:rsid w:val="003953ED"/>
    <w:rsid w:val="003A0D84"/>
    <w:rsid w:val="003A13D8"/>
    <w:rsid w:val="003B0B89"/>
    <w:rsid w:val="003B1A9D"/>
    <w:rsid w:val="003B4125"/>
    <w:rsid w:val="003C5A29"/>
    <w:rsid w:val="003D24B0"/>
    <w:rsid w:val="003D570C"/>
    <w:rsid w:val="003E1531"/>
    <w:rsid w:val="003E365A"/>
    <w:rsid w:val="003E3E98"/>
    <w:rsid w:val="003E5DCA"/>
    <w:rsid w:val="003E61AD"/>
    <w:rsid w:val="003E7097"/>
    <w:rsid w:val="003E72B7"/>
    <w:rsid w:val="003F1768"/>
    <w:rsid w:val="003F3BD0"/>
    <w:rsid w:val="003F4A37"/>
    <w:rsid w:val="003F7757"/>
    <w:rsid w:val="00401381"/>
    <w:rsid w:val="00402B8E"/>
    <w:rsid w:val="004040F9"/>
    <w:rsid w:val="00407AF2"/>
    <w:rsid w:val="004117EF"/>
    <w:rsid w:val="00411846"/>
    <w:rsid w:val="00411B49"/>
    <w:rsid w:val="0041550F"/>
    <w:rsid w:val="00417D05"/>
    <w:rsid w:val="004228EA"/>
    <w:rsid w:val="00423FC2"/>
    <w:rsid w:val="00424082"/>
    <w:rsid w:val="00431031"/>
    <w:rsid w:val="00431246"/>
    <w:rsid w:val="00432F77"/>
    <w:rsid w:val="004361FC"/>
    <w:rsid w:val="0044131D"/>
    <w:rsid w:val="004423C0"/>
    <w:rsid w:val="00442B89"/>
    <w:rsid w:val="00470BA6"/>
    <w:rsid w:val="00484CF2"/>
    <w:rsid w:val="00487131"/>
    <w:rsid w:val="00491716"/>
    <w:rsid w:val="00493633"/>
    <w:rsid w:val="004A3395"/>
    <w:rsid w:val="004B1FF4"/>
    <w:rsid w:val="004B4D02"/>
    <w:rsid w:val="004B5C91"/>
    <w:rsid w:val="004C0D83"/>
    <w:rsid w:val="004C174B"/>
    <w:rsid w:val="004C39B4"/>
    <w:rsid w:val="004C5123"/>
    <w:rsid w:val="004C6C6B"/>
    <w:rsid w:val="004C77A9"/>
    <w:rsid w:val="004C7EEA"/>
    <w:rsid w:val="004E1E4C"/>
    <w:rsid w:val="004E272E"/>
    <w:rsid w:val="004F135E"/>
    <w:rsid w:val="004F7971"/>
    <w:rsid w:val="00500F95"/>
    <w:rsid w:val="00505896"/>
    <w:rsid w:val="00506E01"/>
    <w:rsid w:val="005118C9"/>
    <w:rsid w:val="005156B1"/>
    <w:rsid w:val="00520B07"/>
    <w:rsid w:val="005256EB"/>
    <w:rsid w:val="0054476F"/>
    <w:rsid w:val="005514C0"/>
    <w:rsid w:val="00554007"/>
    <w:rsid w:val="005542F4"/>
    <w:rsid w:val="005546A6"/>
    <w:rsid w:val="00554730"/>
    <w:rsid w:val="00557B9C"/>
    <w:rsid w:val="00560B72"/>
    <w:rsid w:val="0056119B"/>
    <w:rsid w:val="005643D7"/>
    <w:rsid w:val="0057151F"/>
    <w:rsid w:val="005725E8"/>
    <w:rsid w:val="00581575"/>
    <w:rsid w:val="005826B0"/>
    <w:rsid w:val="00585829"/>
    <w:rsid w:val="005859D3"/>
    <w:rsid w:val="0059256A"/>
    <w:rsid w:val="00592B13"/>
    <w:rsid w:val="005A23BD"/>
    <w:rsid w:val="005A4459"/>
    <w:rsid w:val="005B734F"/>
    <w:rsid w:val="005C5442"/>
    <w:rsid w:val="005C5891"/>
    <w:rsid w:val="005C6A04"/>
    <w:rsid w:val="005D23AC"/>
    <w:rsid w:val="005D2431"/>
    <w:rsid w:val="005D493F"/>
    <w:rsid w:val="005D4DDC"/>
    <w:rsid w:val="005E2A63"/>
    <w:rsid w:val="005E2F41"/>
    <w:rsid w:val="005E4AC4"/>
    <w:rsid w:val="005E7523"/>
    <w:rsid w:val="005F0241"/>
    <w:rsid w:val="005F358A"/>
    <w:rsid w:val="005F7C9D"/>
    <w:rsid w:val="00602709"/>
    <w:rsid w:val="00610C4C"/>
    <w:rsid w:val="00613D51"/>
    <w:rsid w:val="006165EA"/>
    <w:rsid w:val="0062552A"/>
    <w:rsid w:val="00626698"/>
    <w:rsid w:val="00627581"/>
    <w:rsid w:val="006277DF"/>
    <w:rsid w:val="006313EC"/>
    <w:rsid w:val="00631706"/>
    <w:rsid w:val="00631751"/>
    <w:rsid w:val="006321A8"/>
    <w:rsid w:val="00636DFF"/>
    <w:rsid w:val="0064145D"/>
    <w:rsid w:val="0064457C"/>
    <w:rsid w:val="00645201"/>
    <w:rsid w:val="00647461"/>
    <w:rsid w:val="00651E9A"/>
    <w:rsid w:val="00661AAD"/>
    <w:rsid w:val="00664646"/>
    <w:rsid w:val="0066492C"/>
    <w:rsid w:val="0066499C"/>
    <w:rsid w:val="00667AEF"/>
    <w:rsid w:val="00671077"/>
    <w:rsid w:val="00673C91"/>
    <w:rsid w:val="00683A05"/>
    <w:rsid w:val="00685C90"/>
    <w:rsid w:val="006A208F"/>
    <w:rsid w:val="006B0DC9"/>
    <w:rsid w:val="006B15B6"/>
    <w:rsid w:val="006B1DF5"/>
    <w:rsid w:val="006B7C43"/>
    <w:rsid w:val="006B7DEE"/>
    <w:rsid w:val="006C1214"/>
    <w:rsid w:val="006C1E2A"/>
    <w:rsid w:val="006C23F9"/>
    <w:rsid w:val="006C4709"/>
    <w:rsid w:val="006C544F"/>
    <w:rsid w:val="006C5D2A"/>
    <w:rsid w:val="006C6012"/>
    <w:rsid w:val="006D0300"/>
    <w:rsid w:val="006D145D"/>
    <w:rsid w:val="006D421B"/>
    <w:rsid w:val="006D4910"/>
    <w:rsid w:val="006D6636"/>
    <w:rsid w:val="006D6B8C"/>
    <w:rsid w:val="006E05C1"/>
    <w:rsid w:val="006E4AFA"/>
    <w:rsid w:val="006E68FF"/>
    <w:rsid w:val="006F3313"/>
    <w:rsid w:val="00703151"/>
    <w:rsid w:val="00703DB5"/>
    <w:rsid w:val="007049AC"/>
    <w:rsid w:val="0070547D"/>
    <w:rsid w:val="007061AE"/>
    <w:rsid w:val="00707103"/>
    <w:rsid w:val="00710A02"/>
    <w:rsid w:val="007117B6"/>
    <w:rsid w:val="00711876"/>
    <w:rsid w:val="00712AE8"/>
    <w:rsid w:val="00712BE1"/>
    <w:rsid w:val="00713EF6"/>
    <w:rsid w:val="00714A20"/>
    <w:rsid w:val="007269B7"/>
    <w:rsid w:val="007345A6"/>
    <w:rsid w:val="007355AB"/>
    <w:rsid w:val="007360FD"/>
    <w:rsid w:val="0073621B"/>
    <w:rsid w:val="007376B0"/>
    <w:rsid w:val="00740FBB"/>
    <w:rsid w:val="007412CA"/>
    <w:rsid w:val="00741F84"/>
    <w:rsid w:val="00742405"/>
    <w:rsid w:val="00744A2E"/>
    <w:rsid w:val="0075074B"/>
    <w:rsid w:val="00750C33"/>
    <w:rsid w:val="007562A6"/>
    <w:rsid w:val="00761F1A"/>
    <w:rsid w:val="00762A7D"/>
    <w:rsid w:val="00763FEF"/>
    <w:rsid w:val="0076515C"/>
    <w:rsid w:val="00770B2F"/>
    <w:rsid w:val="00771A1F"/>
    <w:rsid w:val="00771A73"/>
    <w:rsid w:val="00772A89"/>
    <w:rsid w:val="00774454"/>
    <w:rsid w:val="0077484D"/>
    <w:rsid w:val="00777F11"/>
    <w:rsid w:val="00790889"/>
    <w:rsid w:val="00790BDC"/>
    <w:rsid w:val="00797BE6"/>
    <w:rsid w:val="007A11FF"/>
    <w:rsid w:val="007A156C"/>
    <w:rsid w:val="007A3D8F"/>
    <w:rsid w:val="007A3FA5"/>
    <w:rsid w:val="007A4C3E"/>
    <w:rsid w:val="007B6B0E"/>
    <w:rsid w:val="007B6D11"/>
    <w:rsid w:val="007C0877"/>
    <w:rsid w:val="007C3D8C"/>
    <w:rsid w:val="007C473A"/>
    <w:rsid w:val="007D1190"/>
    <w:rsid w:val="007D45DE"/>
    <w:rsid w:val="007D5A1C"/>
    <w:rsid w:val="007E6B59"/>
    <w:rsid w:val="007F32E3"/>
    <w:rsid w:val="007F34C6"/>
    <w:rsid w:val="0080059A"/>
    <w:rsid w:val="00800716"/>
    <w:rsid w:val="00800FD2"/>
    <w:rsid w:val="008057B0"/>
    <w:rsid w:val="00812387"/>
    <w:rsid w:val="00812BBB"/>
    <w:rsid w:val="008157B0"/>
    <w:rsid w:val="008164BB"/>
    <w:rsid w:val="008178FD"/>
    <w:rsid w:val="00821014"/>
    <w:rsid w:val="00821C15"/>
    <w:rsid w:val="00826335"/>
    <w:rsid w:val="00827C33"/>
    <w:rsid w:val="00834FE0"/>
    <w:rsid w:val="008363AF"/>
    <w:rsid w:val="00843A66"/>
    <w:rsid w:val="00844941"/>
    <w:rsid w:val="00860D30"/>
    <w:rsid w:val="0086777D"/>
    <w:rsid w:val="00876D12"/>
    <w:rsid w:val="008816C1"/>
    <w:rsid w:val="00885550"/>
    <w:rsid w:val="00890A6C"/>
    <w:rsid w:val="008911F5"/>
    <w:rsid w:val="008951CC"/>
    <w:rsid w:val="00895C19"/>
    <w:rsid w:val="00896C33"/>
    <w:rsid w:val="008B2AE2"/>
    <w:rsid w:val="008B358E"/>
    <w:rsid w:val="008B511A"/>
    <w:rsid w:val="008B5568"/>
    <w:rsid w:val="008C0E93"/>
    <w:rsid w:val="008C2069"/>
    <w:rsid w:val="008C2D47"/>
    <w:rsid w:val="008C4B53"/>
    <w:rsid w:val="008C502B"/>
    <w:rsid w:val="008D089E"/>
    <w:rsid w:val="008D0DA0"/>
    <w:rsid w:val="008D0FC8"/>
    <w:rsid w:val="008D765D"/>
    <w:rsid w:val="008E059F"/>
    <w:rsid w:val="008E530E"/>
    <w:rsid w:val="008F3CF5"/>
    <w:rsid w:val="00903576"/>
    <w:rsid w:val="009048AF"/>
    <w:rsid w:val="0090676F"/>
    <w:rsid w:val="0091141C"/>
    <w:rsid w:val="0091166A"/>
    <w:rsid w:val="009118A5"/>
    <w:rsid w:val="00913794"/>
    <w:rsid w:val="00913C0C"/>
    <w:rsid w:val="009151BE"/>
    <w:rsid w:val="0091536A"/>
    <w:rsid w:val="00916F6F"/>
    <w:rsid w:val="009171CD"/>
    <w:rsid w:val="00921603"/>
    <w:rsid w:val="009248C7"/>
    <w:rsid w:val="00927198"/>
    <w:rsid w:val="009337B7"/>
    <w:rsid w:val="009351E5"/>
    <w:rsid w:val="00937820"/>
    <w:rsid w:val="00941A57"/>
    <w:rsid w:val="009427CD"/>
    <w:rsid w:val="00944C58"/>
    <w:rsid w:val="009543B6"/>
    <w:rsid w:val="00955367"/>
    <w:rsid w:val="009603B5"/>
    <w:rsid w:val="00960BE9"/>
    <w:rsid w:val="009621DE"/>
    <w:rsid w:val="00962631"/>
    <w:rsid w:val="009659C0"/>
    <w:rsid w:val="009708C3"/>
    <w:rsid w:val="00984118"/>
    <w:rsid w:val="00984F41"/>
    <w:rsid w:val="00990501"/>
    <w:rsid w:val="00996441"/>
    <w:rsid w:val="009A4359"/>
    <w:rsid w:val="009A5F2E"/>
    <w:rsid w:val="009A717C"/>
    <w:rsid w:val="009B21EA"/>
    <w:rsid w:val="009B3870"/>
    <w:rsid w:val="009B65DB"/>
    <w:rsid w:val="009D0E5C"/>
    <w:rsid w:val="009D0E69"/>
    <w:rsid w:val="009D1F8F"/>
    <w:rsid w:val="009D26D6"/>
    <w:rsid w:val="009D3385"/>
    <w:rsid w:val="009D5E2C"/>
    <w:rsid w:val="009E27DD"/>
    <w:rsid w:val="009E2E31"/>
    <w:rsid w:val="009E439A"/>
    <w:rsid w:val="009E578A"/>
    <w:rsid w:val="009E7F79"/>
    <w:rsid w:val="009F0684"/>
    <w:rsid w:val="00A00529"/>
    <w:rsid w:val="00A109BD"/>
    <w:rsid w:val="00A10DD5"/>
    <w:rsid w:val="00A111E7"/>
    <w:rsid w:val="00A13EFD"/>
    <w:rsid w:val="00A20D21"/>
    <w:rsid w:val="00A223BE"/>
    <w:rsid w:val="00A27498"/>
    <w:rsid w:val="00A30F0C"/>
    <w:rsid w:val="00A331CC"/>
    <w:rsid w:val="00A33D60"/>
    <w:rsid w:val="00A437A2"/>
    <w:rsid w:val="00A44DFC"/>
    <w:rsid w:val="00A51577"/>
    <w:rsid w:val="00A544EE"/>
    <w:rsid w:val="00A54C5D"/>
    <w:rsid w:val="00A60612"/>
    <w:rsid w:val="00A63130"/>
    <w:rsid w:val="00A651EF"/>
    <w:rsid w:val="00A75EB5"/>
    <w:rsid w:val="00A804B2"/>
    <w:rsid w:val="00A80F6B"/>
    <w:rsid w:val="00A8140C"/>
    <w:rsid w:val="00A818BE"/>
    <w:rsid w:val="00A8280C"/>
    <w:rsid w:val="00A835C4"/>
    <w:rsid w:val="00A85B18"/>
    <w:rsid w:val="00A86CB9"/>
    <w:rsid w:val="00A87E25"/>
    <w:rsid w:val="00A941E0"/>
    <w:rsid w:val="00A964B8"/>
    <w:rsid w:val="00A96A8F"/>
    <w:rsid w:val="00A978A9"/>
    <w:rsid w:val="00AA3E26"/>
    <w:rsid w:val="00AA3FA1"/>
    <w:rsid w:val="00AA7F0E"/>
    <w:rsid w:val="00AB03E9"/>
    <w:rsid w:val="00AB0FF3"/>
    <w:rsid w:val="00AB15B2"/>
    <w:rsid w:val="00AB4EA2"/>
    <w:rsid w:val="00AB6C35"/>
    <w:rsid w:val="00AC2574"/>
    <w:rsid w:val="00AC262D"/>
    <w:rsid w:val="00AC3EF4"/>
    <w:rsid w:val="00AC4D37"/>
    <w:rsid w:val="00AC596E"/>
    <w:rsid w:val="00AC785C"/>
    <w:rsid w:val="00AD0B44"/>
    <w:rsid w:val="00AD0E1D"/>
    <w:rsid w:val="00AD5303"/>
    <w:rsid w:val="00AD6272"/>
    <w:rsid w:val="00AE089C"/>
    <w:rsid w:val="00AE0C5B"/>
    <w:rsid w:val="00AE36F2"/>
    <w:rsid w:val="00AE3BF3"/>
    <w:rsid w:val="00AE5C3C"/>
    <w:rsid w:val="00AE5CA0"/>
    <w:rsid w:val="00AF001A"/>
    <w:rsid w:val="00AF0EAE"/>
    <w:rsid w:val="00AF1980"/>
    <w:rsid w:val="00AF24B4"/>
    <w:rsid w:val="00AF3B44"/>
    <w:rsid w:val="00AF3BA8"/>
    <w:rsid w:val="00AF3CB6"/>
    <w:rsid w:val="00AF4609"/>
    <w:rsid w:val="00AF4C21"/>
    <w:rsid w:val="00AF6E12"/>
    <w:rsid w:val="00B0174B"/>
    <w:rsid w:val="00B020BD"/>
    <w:rsid w:val="00B02739"/>
    <w:rsid w:val="00B07689"/>
    <w:rsid w:val="00B12A8D"/>
    <w:rsid w:val="00B22BCD"/>
    <w:rsid w:val="00B22DC8"/>
    <w:rsid w:val="00B2379C"/>
    <w:rsid w:val="00B26220"/>
    <w:rsid w:val="00B31824"/>
    <w:rsid w:val="00B324E5"/>
    <w:rsid w:val="00B327E8"/>
    <w:rsid w:val="00B32FF3"/>
    <w:rsid w:val="00B4001E"/>
    <w:rsid w:val="00B41E44"/>
    <w:rsid w:val="00B430D3"/>
    <w:rsid w:val="00B434C3"/>
    <w:rsid w:val="00B55A6C"/>
    <w:rsid w:val="00B55D17"/>
    <w:rsid w:val="00B576DD"/>
    <w:rsid w:val="00B60F0F"/>
    <w:rsid w:val="00B666B4"/>
    <w:rsid w:val="00B67417"/>
    <w:rsid w:val="00B705D2"/>
    <w:rsid w:val="00B763F6"/>
    <w:rsid w:val="00B81A1C"/>
    <w:rsid w:val="00B84839"/>
    <w:rsid w:val="00B86D25"/>
    <w:rsid w:val="00B91418"/>
    <w:rsid w:val="00B94646"/>
    <w:rsid w:val="00BA64E5"/>
    <w:rsid w:val="00BB5FCF"/>
    <w:rsid w:val="00BB6945"/>
    <w:rsid w:val="00BC529C"/>
    <w:rsid w:val="00BC5F4C"/>
    <w:rsid w:val="00BD1F89"/>
    <w:rsid w:val="00BD21EB"/>
    <w:rsid w:val="00BD25D1"/>
    <w:rsid w:val="00BD4244"/>
    <w:rsid w:val="00BD714D"/>
    <w:rsid w:val="00BD750A"/>
    <w:rsid w:val="00BD777E"/>
    <w:rsid w:val="00BE0DF8"/>
    <w:rsid w:val="00BE3522"/>
    <w:rsid w:val="00BF139B"/>
    <w:rsid w:val="00BF49D9"/>
    <w:rsid w:val="00BF52F6"/>
    <w:rsid w:val="00C0581D"/>
    <w:rsid w:val="00C1044F"/>
    <w:rsid w:val="00C109E6"/>
    <w:rsid w:val="00C11C5E"/>
    <w:rsid w:val="00C16252"/>
    <w:rsid w:val="00C162B8"/>
    <w:rsid w:val="00C17A6D"/>
    <w:rsid w:val="00C20365"/>
    <w:rsid w:val="00C20D13"/>
    <w:rsid w:val="00C21689"/>
    <w:rsid w:val="00C27637"/>
    <w:rsid w:val="00C27D0F"/>
    <w:rsid w:val="00C30498"/>
    <w:rsid w:val="00C33E9B"/>
    <w:rsid w:val="00C3632D"/>
    <w:rsid w:val="00C37B86"/>
    <w:rsid w:val="00C50017"/>
    <w:rsid w:val="00C50370"/>
    <w:rsid w:val="00C5644F"/>
    <w:rsid w:val="00C75D8C"/>
    <w:rsid w:val="00C763E0"/>
    <w:rsid w:val="00C76C14"/>
    <w:rsid w:val="00C8109E"/>
    <w:rsid w:val="00C87BB6"/>
    <w:rsid w:val="00C90A1B"/>
    <w:rsid w:val="00C91796"/>
    <w:rsid w:val="00C92431"/>
    <w:rsid w:val="00C945D0"/>
    <w:rsid w:val="00CA20E9"/>
    <w:rsid w:val="00CA2CFB"/>
    <w:rsid w:val="00CA3FEF"/>
    <w:rsid w:val="00CA5196"/>
    <w:rsid w:val="00CA60BC"/>
    <w:rsid w:val="00CA652F"/>
    <w:rsid w:val="00CB0DE3"/>
    <w:rsid w:val="00CB2C35"/>
    <w:rsid w:val="00CB6479"/>
    <w:rsid w:val="00CD0254"/>
    <w:rsid w:val="00CD1405"/>
    <w:rsid w:val="00CD2C4D"/>
    <w:rsid w:val="00CD55C2"/>
    <w:rsid w:val="00CD73C3"/>
    <w:rsid w:val="00CE09EB"/>
    <w:rsid w:val="00CE1C3B"/>
    <w:rsid w:val="00CE3342"/>
    <w:rsid w:val="00CE6BBD"/>
    <w:rsid w:val="00CE6D27"/>
    <w:rsid w:val="00CF22F6"/>
    <w:rsid w:val="00D05638"/>
    <w:rsid w:val="00D12634"/>
    <w:rsid w:val="00D13755"/>
    <w:rsid w:val="00D1457D"/>
    <w:rsid w:val="00D15138"/>
    <w:rsid w:val="00D15782"/>
    <w:rsid w:val="00D17128"/>
    <w:rsid w:val="00D24505"/>
    <w:rsid w:val="00D24871"/>
    <w:rsid w:val="00D321F8"/>
    <w:rsid w:val="00D3725D"/>
    <w:rsid w:val="00D40087"/>
    <w:rsid w:val="00D4232F"/>
    <w:rsid w:val="00D47472"/>
    <w:rsid w:val="00D47F31"/>
    <w:rsid w:val="00D5421B"/>
    <w:rsid w:val="00D61B21"/>
    <w:rsid w:val="00D63F35"/>
    <w:rsid w:val="00D73C9C"/>
    <w:rsid w:val="00D73CA6"/>
    <w:rsid w:val="00D82E66"/>
    <w:rsid w:val="00D86224"/>
    <w:rsid w:val="00D877E4"/>
    <w:rsid w:val="00D92446"/>
    <w:rsid w:val="00D97239"/>
    <w:rsid w:val="00D977B0"/>
    <w:rsid w:val="00DA0F5B"/>
    <w:rsid w:val="00DA2652"/>
    <w:rsid w:val="00DA5067"/>
    <w:rsid w:val="00DC2126"/>
    <w:rsid w:val="00DC25CA"/>
    <w:rsid w:val="00DC2DBA"/>
    <w:rsid w:val="00DC3D6A"/>
    <w:rsid w:val="00DC4EC3"/>
    <w:rsid w:val="00DD13B7"/>
    <w:rsid w:val="00DD37DF"/>
    <w:rsid w:val="00DD4578"/>
    <w:rsid w:val="00DD638E"/>
    <w:rsid w:val="00DE11BA"/>
    <w:rsid w:val="00DE528F"/>
    <w:rsid w:val="00DF0850"/>
    <w:rsid w:val="00DF0B9A"/>
    <w:rsid w:val="00DF418A"/>
    <w:rsid w:val="00DF7494"/>
    <w:rsid w:val="00E00695"/>
    <w:rsid w:val="00E008C8"/>
    <w:rsid w:val="00E0268C"/>
    <w:rsid w:val="00E0286A"/>
    <w:rsid w:val="00E04E9F"/>
    <w:rsid w:val="00E061F0"/>
    <w:rsid w:val="00E1040A"/>
    <w:rsid w:val="00E11F84"/>
    <w:rsid w:val="00E217F4"/>
    <w:rsid w:val="00E22342"/>
    <w:rsid w:val="00E237E4"/>
    <w:rsid w:val="00E2452F"/>
    <w:rsid w:val="00E24D56"/>
    <w:rsid w:val="00E25756"/>
    <w:rsid w:val="00E2669E"/>
    <w:rsid w:val="00E3325B"/>
    <w:rsid w:val="00E34EE4"/>
    <w:rsid w:val="00E41C47"/>
    <w:rsid w:val="00E43ED1"/>
    <w:rsid w:val="00E44A34"/>
    <w:rsid w:val="00E54213"/>
    <w:rsid w:val="00E5432C"/>
    <w:rsid w:val="00E57B62"/>
    <w:rsid w:val="00E610D0"/>
    <w:rsid w:val="00E6286C"/>
    <w:rsid w:val="00E629F5"/>
    <w:rsid w:val="00E65E71"/>
    <w:rsid w:val="00E66779"/>
    <w:rsid w:val="00E66B76"/>
    <w:rsid w:val="00E71696"/>
    <w:rsid w:val="00E748BD"/>
    <w:rsid w:val="00E76C24"/>
    <w:rsid w:val="00E80129"/>
    <w:rsid w:val="00E84052"/>
    <w:rsid w:val="00E87242"/>
    <w:rsid w:val="00E91B41"/>
    <w:rsid w:val="00E93854"/>
    <w:rsid w:val="00E96096"/>
    <w:rsid w:val="00E96527"/>
    <w:rsid w:val="00E97ED5"/>
    <w:rsid w:val="00EA43AA"/>
    <w:rsid w:val="00EB0293"/>
    <w:rsid w:val="00EB02F4"/>
    <w:rsid w:val="00EB353C"/>
    <w:rsid w:val="00EB53A0"/>
    <w:rsid w:val="00EC3394"/>
    <w:rsid w:val="00EC43C9"/>
    <w:rsid w:val="00EC74CC"/>
    <w:rsid w:val="00EC77E7"/>
    <w:rsid w:val="00ED316A"/>
    <w:rsid w:val="00ED655B"/>
    <w:rsid w:val="00EE3417"/>
    <w:rsid w:val="00EF0B36"/>
    <w:rsid w:val="00EF13B5"/>
    <w:rsid w:val="00EF1870"/>
    <w:rsid w:val="00EF5D2B"/>
    <w:rsid w:val="00EF6EA0"/>
    <w:rsid w:val="00F053E3"/>
    <w:rsid w:val="00F05CF7"/>
    <w:rsid w:val="00F11370"/>
    <w:rsid w:val="00F12FBC"/>
    <w:rsid w:val="00F17074"/>
    <w:rsid w:val="00F1722C"/>
    <w:rsid w:val="00F17304"/>
    <w:rsid w:val="00F22FCD"/>
    <w:rsid w:val="00F23FA5"/>
    <w:rsid w:val="00F24ACD"/>
    <w:rsid w:val="00F321EE"/>
    <w:rsid w:val="00F40D2E"/>
    <w:rsid w:val="00F42AAD"/>
    <w:rsid w:val="00F4649F"/>
    <w:rsid w:val="00F465F2"/>
    <w:rsid w:val="00F52CA3"/>
    <w:rsid w:val="00F53F5E"/>
    <w:rsid w:val="00F5461E"/>
    <w:rsid w:val="00F55E2F"/>
    <w:rsid w:val="00F626DF"/>
    <w:rsid w:val="00F634A1"/>
    <w:rsid w:val="00F70B48"/>
    <w:rsid w:val="00F74D5A"/>
    <w:rsid w:val="00F74D8C"/>
    <w:rsid w:val="00F74E7C"/>
    <w:rsid w:val="00F75622"/>
    <w:rsid w:val="00F75B74"/>
    <w:rsid w:val="00F767A6"/>
    <w:rsid w:val="00F802A2"/>
    <w:rsid w:val="00F80629"/>
    <w:rsid w:val="00F846B0"/>
    <w:rsid w:val="00F85316"/>
    <w:rsid w:val="00F93384"/>
    <w:rsid w:val="00FA1D18"/>
    <w:rsid w:val="00FA211E"/>
    <w:rsid w:val="00FA472D"/>
    <w:rsid w:val="00FA4D4D"/>
    <w:rsid w:val="00FA5394"/>
    <w:rsid w:val="00FA62D6"/>
    <w:rsid w:val="00FB45C2"/>
    <w:rsid w:val="00FB59F7"/>
    <w:rsid w:val="00FC0820"/>
    <w:rsid w:val="00FC5395"/>
    <w:rsid w:val="00FD3E7E"/>
    <w:rsid w:val="00FD53C6"/>
    <w:rsid w:val="00FD5C62"/>
    <w:rsid w:val="00FE09FF"/>
    <w:rsid w:val="00FE2054"/>
    <w:rsid w:val="00FE6212"/>
    <w:rsid w:val="00FE7035"/>
    <w:rsid w:val="00FF35C3"/>
    <w:rsid w:val="00FF644F"/>
    <w:rsid w:val="00FF6695"/>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3EC"/>
    <w:pPr>
      <w:spacing w:line="480" w:lineRule="auto"/>
    </w:pPr>
    <w:rPr>
      <w:lang w:eastAsia="en-GB"/>
    </w:rPr>
  </w:style>
  <w:style w:type="paragraph" w:styleId="Heading1">
    <w:name w:val="heading 1"/>
    <w:basedOn w:val="Normal"/>
    <w:next w:val="Normal"/>
    <w:link w:val="Heading1Char"/>
    <w:uiPriority w:val="9"/>
    <w:qFormat/>
    <w:rsid w:val="00DF0850"/>
    <w:pPr>
      <w:keepNext/>
      <w:keepLines/>
      <w:spacing w:before="240" w:after="0"/>
      <w:outlineLvl w:val="0"/>
    </w:pPr>
    <w:rPr>
      <w:rFonts w:asciiTheme="majorHAnsi" w:eastAsia="Times New Roman"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4494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C6C6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649F"/>
    <w:rPr>
      <w:sz w:val="16"/>
      <w:szCs w:val="16"/>
    </w:rPr>
  </w:style>
  <w:style w:type="paragraph" w:customStyle="1" w:styleId="CommentText1">
    <w:name w:val="Comment Text1"/>
    <w:basedOn w:val="Normal"/>
    <w:next w:val="CommentText"/>
    <w:link w:val="CommentTextChar"/>
    <w:uiPriority w:val="99"/>
    <w:semiHidden/>
    <w:unhideWhenUsed/>
    <w:rsid w:val="00F4649F"/>
    <w:pPr>
      <w:spacing w:after="0" w:line="240" w:lineRule="auto"/>
    </w:pPr>
    <w:rPr>
      <w:sz w:val="20"/>
      <w:szCs w:val="20"/>
    </w:rPr>
  </w:style>
  <w:style w:type="character" w:customStyle="1" w:styleId="CommentTextChar">
    <w:name w:val="Comment Text Char"/>
    <w:basedOn w:val="DefaultParagraphFont"/>
    <w:link w:val="CommentText1"/>
    <w:uiPriority w:val="99"/>
    <w:semiHidden/>
    <w:rsid w:val="00F4649F"/>
    <w:rPr>
      <w:sz w:val="20"/>
      <w:szCs w:val="20"/>
    </w:rPr>
  </w:style>
  <w:style w:type="paragraph" w:styleId="CommentText">
    <w:name w:val="annotation text"/>
    <w:basedOn w:val="Normal"/>
    <w:link w:val="CommentTextChar1"/>
    <w:uiPriority w:val="99"/>
    <w:unhideWhenUsed/>
    <w:rsid w:val="00F4649F"/>
    <w:pPr>
      <w:spacing w:line="240" w:lineRule="auto"/>
    </w:pPr>
    <w:rPr>
      <w:sz w:val="20"/>
      <w:szCs w:val="20"/>
    </w:rPr>
  </w:style>
  <w:style w:type="character" w:customStyle="1" w:styleId="CommentTextChar1">
    <w:name w:val="Comment Text Char1"/>
    <w:basedOn w:val="DefaultParagraphFont"/>
    <w:link w:val="CommentText"/>
    <w:uiPriority w:val="99"/>
    <w:rsid w:val="00F4649F"/>
    <w:rPr>
      <w:sz w:val="20"/>
      <w:szCs w:val="20"/>
    </w:rPr>
  </w:style>
  <w:style w:type="paragraph" w:styleId="BalloonText">
    <w:name w:val="Balloon Text"/>
    <w:basedOn w:val="Normal"/>
    <w:link w:val="BalloonTextChar"/>
    <w:uiPriority w:val="99"/>
    <w:semiHidden/>
    <w:unhideWhenUsed/>
    <w:rsid w:val="00F464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649F"/>
    <w:rPr>
      <w:rFonts w:ascii="Segoe UI" w:hAnsi="Segoe UI" w:cs="Segoe UI"/>
      <w:sz w:val="18"/>
      <w:szCs w:val="18"/>
    </w:rPr>
  </w:style>
  <w:style w:type="character" w:styleId="BookTitle">
    <w:name w:val="Book Title"/>
    <w:basedOn w:val="DefaultParagraphFont"/>
    <w:uiPriority w:val="33"/>
    <w:qFormat/>
    <w:rsid w:val="00F4649F"/>
    <w:rPr>
      <w:b/>
      <w:bCs/>
      <w:i/>
      <w:iCs/>
      <w:spacing w:val="5"/>
    </w:rPr>
  </w:style>
  <w:style w:type="paragraph" w:styleId="Title">
    <w:name w:val="Title"/>
    <w:basedOn w:val="Normal"/>
    <w:next w:val="Normal"/>
    <w:link w:val="TitleChar"/>
    <w:uiPriority w:val="10"/>
    <w:qFormat/>
    <w:rsid w:val="00F4649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649F"/>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9D3385"/>
    <w:pPr>
      <w:ind w:left="720"/>
      <w:contextualSpacing/>
    </w:pPr>
  </w:style>
  <w:style w:type="paragraph" w:customStyle="1" w:styleId="EndNoteBibliographyTitle">
    <w:name w:val="EndNote Bibliography Title"/>
    <w:basedOn w:val="Normal"/>
    <w:link w:val="EndNoteBibliographyTitleChar"/>
    <w:rsid w:val="00683A0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83A05"/>
    <w:rPr>
      <w:rFonts w:ascii="Calibri" w:hAnsi="Calibri" w:cs="Calibri"/>
      <w:noProof/>
      <w:lang w:val="en-US" w:eastAsia="en-GB"/>
    </w:rPr>
  </w:style>
  <w:style w:type="paragraph" w:customStyle="1" w:styleId="EndNoteBibliography">
    <w:name w:val="EndNote Bibliography"/>
    <w:basedOn w:val="Normal"/>
    <w:link w:val="EndNoteBibliographyChar"/>
    <w:rsid w:val="00683A0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83A05"/>
    <w:rPr>
      <w:rFonts w:ascii="Calibri" w:hAnsi="Calibri" w:cs="Calibri"/>
      <w:noProof/>
      <w:lang w:val="en-US" w:eastAsia="en-GB"/>
    </w:rPr>
  </w:style>
  <w:style w:type="character" w:styleId="Hyperlink">
    <w:name w:val="Hyperlink"/>
    <w:basedOn w:val="DefaultParagraphFont"/>
    <w:uiPriority w:val="99"/>
    <w:unhideWhenUsed/>
    <w:rsid w:val="00683A05"/>
    <w:rPr>
      <w:color w:val="0000FF" w:themeColor="hyperlink"/>
      <w:u w:val="single"/>
    </w:rPr>
  </w:style>
  <w:style w:type="character" w:customStyle="1" w:styleId="Heading1Char">
    <w:name w:val="Heading 1 Char"/>
    <w:basedOn w:val="DefaultParagraphFont"/>
    <w:link w:val="Heading1"/>
    <w:uiPriority w:val="9"/>
    <w:rsid w:val="00DF0850"/>
    <w:rPr>
      <w:rFonts w:asciiTheme="majorHAnsi" w:eastAsia="Times New Roman"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844941"/>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4C6C6B"/>
    <w:rPr>
      <w:rFonts w:asciiTheme="majorHAnsi" w:eastAsiaTheme="majorEastAsia" w:hAnsiTheme="majorHAnsi" w:cstheme="majorBidi"/>
      <w:color w:val="243F60" w:themeColor="accent1" w:themeShade="7F"/>
      <w:sz w:val="24"/>
      <w:szCs w:val="24"/>
    </w:rPr>
  </w:style>
  <w:style w:type="table" w:styleId="TableGrid">
    <w:name w:val="Table Grid"/>
    <w:basedOn w:val="TableNormal"/>
    <w:uiPriority w:val="39"/>
    <w:rsid w:val="004C6C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12A8D"/>
    <w:rPr>
      <w:b/>
      <w:bCs/>
    </w:rPr>
  </w:style>
  <w:style w:type="character" w:customStyle="1" w:styleId="CommentSubjectChar">
    <w:name w:val="Comment Subject Char"/>
    <w:basedOn w:val="CommentTextChar1"/>
    <w:link w:val="CommentSubject"/>
    <w:uiPriority w:val="99"/>
    <w:semiHidden/>
    <w:rsid w:val="00B12A8D"/>
    <w:rPr>
      <w:b/>
      <w:bCs/>
      <w:sz w:val="20"/>
      <w:szCs w:val="20"/>
    </w:rPr>
  </w:style>
  <w:style w:type="character" w:styleId="LineNumber">
    <w:name w:val="line number"/>
    <w:basedOn w:val="DefaultParagraphFont"/>
    <w:uiPriority w:val="99"/>
    <w:semiHidden/>
    <w:unhideWhenUsed/>
    <w:rsid w:val="009708C3"/>
  </w:style>
  <w:style w:type="paragraph" w:styleId="Header">
    <w:name w:val="header"/>
    <w:basedOn w:val="Normal"/>
    <w:link w:val="HeaderChar"/>
    <w:uiPriority w:val="99"/>
    <w:unhideWhenUsed/>
    <w:rsid w:val="009708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08C3"/>
  </w:style>
  <w:style w:type="paragraph" w:styleId="Footer">
    <w:name w:val="footer"/>
    <w:basedOn w:val="Normal"/>
    <w:link w:val="FooterChar"/>
    <w:uiPriority w:val="99"/>
    <w:unhideWhenUsed/>
    <w:rsid w:val="009708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08C3"/>
  </w:style>
  <w:style w:type="paragraph" w:styleId="Quote">
    <w:name w:val="Quote"/>
    <w:basedOn w:val="Normal"/>
    <w:next w:val="Normal"/>
    <w:link w:val="QuoteChar"/>
    <w:uiPriority w:val="29"/>
    <w:qFormat/>
    <w:rsid w:val="005256EB"/>
    <w:pPr>
      <w:spacing w:before="200"/>
      <w:ind w:left="862" w:right="95"/>
    </w:pPr>
    <w:rPr>
      <w:i/>
      <w:iCs/>
    </w:rPr>
  </w:style>
  <w:style w:type="character" w:customStyle="1" w:styleId="QuoteChar">
    <w:name w:val="Quote Char"/>
    <w:basedOn w:val="DefaultParagraphFont"/>
    <w:link w:val="Quote"/>
    <w:uiPriority w:val="29"/>
    <w:rsid w:val="005256EB"/>
    <w:rPr>
      <w:i/>
      <w:iCs/>
    </w:rPr>
  </w:style>
  <w:style w:type="character" w:styleId="Emphasis">
    <w:name w:val="Emphasis"/>
    <w:basedOn w:val="DefaultParagraphFont"/>
    <w:uiPriority w:val="20"/>
    <w:qFormat/>
    <w:rsid w:val="001B3F5C"/>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3EC"/>
    <w:pPr>
      <w:spacing w:line="480" w:lineRule="auto"/>
    </w:pPr>
    <w:rPr>
      <w:lang w:eastAsia="en-GB"/>
    </w:rPr>
  </w:style>
  <w:style w:type="paragraph" w:styleId="Heading1">
    <w:name w:val="heading 1"/>
    <w:basedOn w:val="Normal"/>
    <w:next w:val="Normal"/>
    <w:link w:val="Heading1Char"/>
    <w:uiPriority w:val="9"/>
    <w:qFormat/>
    <w:rsid w:val="00DF0850"/>
    <w:pPr>
      <w:keepNext/>
      <w:keepLines/>
      <w:spacing w:before="240" w:after="0"/>
      <w:outlineLvl w:val="0"/>
    </w:pPr>
    <w:rPr>
      <w:rFonts w:asciiTheme="majorHAnsi" w:eastAsia="Times New Roman"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4494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C6C6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649F"/>
    <w:rPr>
      <w:sz w:val="16"/>
      <w:szCs w:val="16"/>
    </w:rPr>
  </w:style>
  <w:style w:type="paragraph" w:customStyle="1" w:styleId="CommentText1">
    <w:name w:val="Comment Text1"/>
    <w:basedOn w:val="Normal"/>
    <w:next w:val="CommentText"/>
    <w:link w:val="CommentTextChar"/>
    <w:uiPriority w:val="99"/>
    <w:semiHidden/>
    <w:unhideWhenUsed/>
    <w:rsid w:val="00F4649F"/>
    <w:pPr>
      <w:spacing w:after="0" w:line="240" w:lineRule="auto"/>
    </w:pPr>
    <w:rPr>
      <w:sz w:val="20"/>
      <w:szCs w:val="20"/>
    </w:rPr>
  </w:style>
  <w:style w:type="character" w:customStyle="1" w:styleId="CommentTextChar">
    <w:name w:val="Comment Text Char"/>
    <w:basedOn w:val="DefaultParagraphFont"/>
    <w:link w:val="CommentText1"/>
    <w:uiPriority w:val="99"/>
    <w:semiHidden/>
    <w:rsid w:val="00F4649F"/>
    <w:rPr>
      <w:sz w:val="20"/>
      <w:szCs w:val="20"/>
    </w:rPr>
  </w:style>
  <w:style w:type="paragraph" w:styleId="CommentText">
    <w:name w:val="annotation text"/>
    <w:basedOn w:val="Normal"/>
    <w:link w:val="CommentTextChar1"/>
    <w:uiPriority w:val="99"/>
    <w:unhideWhenUsed/>
    <w:rsid w:val="00F4649F"/>
    <w:pPr>
      <w:spacing w:line="240" w:lineRule="auto"/>
    </w:pPr>
    <w:rPr>
      <w:sz w:val="20"/>
      <w:szCs w:val="20"/>
    </w:rPr>
  </w:style>
  <w:style w:type="character" w:customStyle="1" w:styleId="CommentTextChar1">
    <w:name w:val="Comment Text Char1"/>
    <w:basedOn w:val="DefaultParagraphFont"/>
    <w:link w:val="CommentText"/>
    <w:uiPriority w:val="99"/>
    <w:rsid w:val="00F4649F"/>
    <w:rPr>
      <w:sz w:val="20"/>
      <w:szCs w:val="20"/>
    </w:rPr>
  </w:style>
  <w:style w:type="paragraph" w:styleId="BalloonText">
    <w:name w:val="Balloon Text"/>
    <w:basedOn w:val="Normal"/>
    <w:link w:val="BalloonTextChar"/>
    <w:uiPriority w:val="99"/>
    <w:semiHidden/>
    <w:unhideWhenUsed/>
    <w:rsid w:val="00F464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649F"/>
    <w:rPr>
      <w:rFonts w:ascii="Segoe UI" w:hAnsi="Segoe UI" w:cs="Segoe UI"/>
      <w:sz w:val="18"/>
      <w:szCs w:val="18"/>
    </w:rPr>
  </w:style>
  <w:style w:type="character" w:styleId="BookTitle">
    <w:name w:val="Book Title"/>
    <w:basedOn w:val="DefaultParagraphFont"/>
    <w:uiPriority w:val="33"/>
    <w:qFormat/>
    <w:rsid w:val="00F4649F"/>
    <w:rPr>
      <w:b/>
      <w:bCs/>
      <w:i/>
      <w:iCs/>
      <w:spacing w:val="5"/>
    </w:rPr>
  </w:style>
  <w:style w:type="paragraph" w:styleId="Title">
    <w:name w:val="Title"/>
    <w:basedOn w:val="Normal"/>
    <w:next w:val="Normal"/>
    <w:link w:val="TitleChar"/>
    <w:uiPriority w:val="10"/>
    <w:qFormat/>
    <w:rsid w:val="00F4649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649F"/>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9D3385"/>
    <w:pPr>
      <w:ind w:left="720"/>
      <w:contextualSpacing/>
    </w:pPr>
  </w:style>
  <w:style w:type="paragraph" w:customStyle="1" w:styleId="EndNoteBibliographyTitle">
    <w:name w:val="EndNote Bibliography Title"/>
    <w:basedOn w:val="Normal"/>
    <w:link w:val="EndNoteBibliographyTitleChar"/>
    <w:rsid w:val="00683A0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83A05"/>
    <w:rPr>
      <w:rFonts w:ascii="Calibri" w:hAnsi="Calibri" w:cs="Calibri"/>
      <w:noProof/>
      <w:lang w:val="en-US" w:eastAsia="en-GB"/>
    </w:rPr>
  </w:style>
  <w:style w:type="paragraph" w:customStyle="1" w:styleId="EndNoteBibliography">
    <w:name w:val="EndNote Bibliography"/>
    <w:basedOn w:val="Normal"/>
    <w:link w:val="EndNoteBibliographyChar"/>
    <w:rsid w:val="00683A0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83A05"/>
    <w:rPr>
      <w:rFonts w:ascii="Calibri" w:hAnsi="Calibri" w:cs="Calibri"/>
      <w:noProof/>
      <w:lang w:val="en-US" w:eastAsia="en-GB"/>
    </w:rPr>
  </w:style>
  <w:style w:type="character" w:styleId="Hyperlink">
    <w:name w:val="Hyperlink"/>
    <w:basedOn w:val="DefaultParagraphFont"/>
    <w:uiPriority w:val="99"/>
    <w:unhideWhenUsed/>
    <w:rsid w:val="00683A05"/>
    <w:rPr>
      <w:color w:val="0000FF" w:themeColor="hyperlink"/>
      <w:u w:val="single"/>
    </w:rPr>
  </w:style>
  <w:style w:type="character" w:customStyle="1" w:styleId="Heading1Char">
    <w:name w:val="Heading 1 Char"/>
    <w:basedOn w:val="DefaultParagraphFont"/>
    <w:link w:val="Heading1"/>
    <w:uiPriority w:val="9"/>
    <w:rsid w:val="00DF0850"/>
    <w:rPr>
      <w:rFonts w:asciiTheme="majorHAnsi" w:eastAsia="Times New Roman"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844941"/>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4C6C6B"/>
    <w:rPr>
      <w:rFonts w:asciiTheme="majorHAnsi" w:eastAsiaTheme="majorEastAsia" w:hAnsiTheme="majorHAnsi" w:cstheme="majorBidi"/>
      <w:color w:val="243F60" w:themeColor="accent1" w:themeShade="7F"/>
      <w:sz w:val="24"/>
      <w:szCs w:val="24"/>
    </w:rPr>
  </w:style>
  <w:style w:type="table" w:styleId="TableGrid">
    <w:name w:val="Table Grid"/>
    <w:basedOn w:val="TableNormal"/>
    <w:uiPriority w:val="39"/>
    <w:rsid w:val="004C6C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12A8D"/>
    <w:rPr>
      <w:b/>
      <w:bCs/>
    </w:rPr>
  </w:style>
  <w:style w:type="character" w:customStyle="1" w:styleId="CommentSubjectChar">
    <w:name w:val="Comment Subject Char"/>
    <w:basedOn w:val="CommentTextChar1"/>
    <w:link w:val="CommentSubject"/>
    <w:uiPriority w:val="99"/>
    <w:semiHidden/>
    <w:rsid w:val="00B12A8D"/>
    <w:rPr>
      <w:b/>
      <w:bCs/>
      <w:sz w:val="20"/>
      <w:szCs w:val="20"/>
    </w:rPr>
  </w:style>
  <w:style w:type="character" w:styleId="LineNumber">
    <w:name w:val="line number"/>
    <w:basedOn w:val="DefaultParagraphFont"/>
    <w:uiPriority w:val="99"/>
    <w:semiHidden/>
    <w:unhideWhenUsed/>
    <w:rsid w:val="009708C3"/>
  </w:style>
  <w:style w:type="paragraph" w:styleId="Header">
    <w:name w:val="header"/>
    <w:basedOn w:val="Normal"/>
    <w:link w:val="HeaderChar"/>
    <w:uiPriority w:val="99"/>
    <w:unhideWhenUsed/>
    <w:rsid w:val="009708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08C3"/>
  </w:style>
  <w:style w:type="paragraph" w:styleId="Footer">
    <w:name w:val="footer"/>
    <w:basedOn w:val="Normal"/>
    <w:link w:val="FooterChar"/>
    <w:uiPriority w:val="99"/>
    <w:unhideWhenUsed/>
    <w:rsid w:val="009708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08C3"/>
  </w:style>
  <w:style w:type="paragraph" w:styleId="Quote">
    <w:name w:val="Quote"/>
    <w:basedOn w:val="Normal"/>
    <w:next w:val="Normal"/>
    <w:link w:val="QuoteChar"/>
    <w:uiPriority w:val="29"/>
    <w:qFormat/>
    <w:rsid w:val="005256EB"/>
    <w:pPr>
      <w:spacing w:before="200"/>
      <w:ind w:left="862" w:right="95"/>
    </w:pPr>
    <w:rPr>
      <w:i/>
      <w:iCs/>
    </w:rPr>
  </w:style>
  <w:style w:type="character" w:customStyle="1" w:styleId="QuoteChar">
    <w:name w:val="Quote Char"/>
    <w:basedOn w:val="DefaultParagraphFont"/>
    <w:link w:val="Quote"/>
    <w:uiPriority w:val="29"/>
    <w:rsid w:val="005256EB"/>
    <w:rPr>
      <w:i/>
      <w:iCs/>
    </w:rPr>
  </w:style>
  <w:style w:type="character" w:styleId="Emphasis">
    <w:name w:val="Emphasis"/>
    <w:basedOn w:val="DefaultParagraphFont"/>
    <w:uiPriority w:val="20"/>
    <w:qFormat/>
    <w:rsid w:val="001B3F5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452327">
      <w:bodyDiv w:val="1"/>
      <w:marLeft w:val="0"/>
      <w:marRight w:val="0"/>
      <w:marTop w:val="0"/>
      <w:marBottom w:val="0"/>
      <w:divBdr>
        <w:top w:val="none" w:sz="0" w:space="0" w:color="auto"/>
        <w:left w:val="none" w:sz="0" w:space="0" w:color="auto"/>
        <w:bottom w:val="none" w:sz="0" w:space="0" w:color="auto"/>
        <w:right w:val="none" w:sz="0" w:space="0" w:color="auto"/>
      </w:divBdr>
    </w:div>
    <w:div w:id="101583351">
      <w:bodyDiv w:val="1"/>
      <w:marLeft w:val="0"/>
      <w:marRight w:val="0"/>
      <w:marTop w:val="0"/>
      <w:marBottom w:val="0"/>
      <w:divBdr>
        <w:top w:val="none" w:sz="0" w:space="0" w:color="auto"/>
        <w:left w:val="none" w:sz="0" w:space="0" w:color="auto"/>
        <w:bottom w:val="none" w:sz="0" w:space="0" w:color="auto"/>
        <w:right w:val="none" w:sz="0" w:space="0" w:color="auto"/>
      </w:divBdr>
    </w:div>
    <w:div w:id="440927168">
      <w:bodyDiv w:val="1"/>
      <w:marLeft w:val="0"/>
      <w:marRight w:val="0"/>
      <w:marTop w:val="0"/>
      <w:marBottom w:val="0"/>
      <w:divBdr>
        <w:top w:val="none" w:sz="0" w:space="0" w:color="auto"/>
        <w:left w:val="none" w:sz="0" w:space="0" w:color="auto"/>
        <w:bottom w:val="none" w:sz="0" w:space="0" w:color="auto"/>
        <w:right w:val="none" w:sz="0" w:space="0" w:color="auto"/>
      </w:divBdr>
    </w:div>
    <w:div w:id="501051458">
      <w:bodyDiv w:val="1"/>
      <w:marLeft w:val="0"/>
      <w:marRight w:val="0"/>
      <w:marTop w:val="0"/>
      <w:marBottom w:val="0"/>
      <w:divBdr>
        <w:top w:val="none" w:sz="0" w:space="0" w:color="auto"/>
        <w:left w:val="none" w:sz="0" w:space="0" w:color="auto"/>
        <w:bottom w:val="none" w:sz="0" w:space="0" w:color="auto"/>
        <w:right w:val="none" w:sz="0" w:space="0" w:color="auto"/>
      </w:divBdr>
    </w:div>
    <w:div w:id="537350713">
      <w:bodyDiv w:val="1"/>
      <w:marLeft w:val="0"/>
      <w:marRight w:val="0"/>
      <w:marTop w:val="0"/>
      <w:marBottom w:val="0"/>
      <w:divBdr>
        <w:top w:val="none" w:sz="0" w:space="0" w:color="auto"/>
        <w:left w:val="none" w:sz="0" w:space="0" w:color="auto"/>
        <w:bottom w:val="none" w:sz="0" w:space="0" w:color="auto"/>
        <w:right w:val="none" w:sz="0" w:space="0" w:color="auto"/>
      </w:divBdr>
    </w:div>
    <w:div w:id="642852242">
      <w:bodyDiv w:val="1"/>
      <w:marLeft w:val="0"/>
      <w:marRight w:val="0"/>
      <w:marTop w:val="0"/>
      <w:marBottom w:val="0"/>
      <w:divBdr>
        <w:top w:val="none" w:sz="0" w:space="0" w:color="auto"/>
        <w:left w:val="none" w:sz="0" w:space="0" w:color="auto"/>
        <w:bottom w:val="none" w:sz="0" w:space="0" w:color="auto"/>
        <w:right w:val="none" w:sz="0" w:space="0" w:color="auto"/>
      </w:divBdr>
    </w:div>
    <w:div w:id="887912751">
      <w:bodyDiv w:val="1"/>
      <w:marLeft w:val="0"/>
      <w:marRight w:val="0"/>
      <w:marTop w:val="0"/>
      <w:marBottom w:val="0"/>
      <w:divBdr>
        <w:top w:val="none" w:sz="0" w:space="0" w:color="auto"/>
        <w:left w:val="none" w:sz="0" w:space="0" w:color="auto"/>
        <w:bottom w:val="none" w:sz="0" w:space="0" w:color="auto"/>
        <w:right w:val="none" w:sz="0" w:space="0" w:color="auto"/>
      </w:divBdr>
    </w:div>
    <w:div w:id="906845238">
      <w:bodyDiv w:val="1"/>
      <w:marLeft w:val="0"/>
      <w:marRight w:val="0"/>
      <w:marTop w:val="0"/>
      <w:marBottom w:val="0"/>
      <w:divBdr>
        <w:top w:val="none" w:sz="0" w:space="0" w:color="auto"/>
        <w:left w:val="none" w:sz="0" w:space="0" w:color="auto"/>
        <w:bottom w:val="none" w:sz="0" w:space="0" w:color="auto"/>
        <w:right w:val="none" w:sz="0" w:space="0" w:color="auto"/>
      </w:divBdr>
      <w:divsChild>
        <w:div w:id="1189105411">
          <w:marLeft w:val="0"/>
          <w:marRight w:val="0"/>
          <w:marTop w:val="0"/>
          <w:marBottom w:val="0"/>
          <w:divBdr>
            <w:top w:val="none" w:sz="0" w:space="0" w:color="auto"/>
            <w:left w:val="none" w:sz="0" w:space="0" w:color="auto"/>
            <w:bottom w:val="none" w:sz="0" w:space="0" w:color="auto"/>
            <w:right w:val="none" w:sz="0" w:space="0" w:color="auto"/>
          </w:divBdr>
        </w:div>
      </w:divsChild>
    </w:div>
    <w:div w:id="1309046173">
      <w:bodyDiv w:val="1"/>
      <w:marLeft w:val="0"/>
      <w:marRight w:val="0"/>
      <w:marTop w:val="0"/>
      <w:marBottom w:val="0"/>
      <w:divBdr>
        <w:top w:val="none" w:sz="0" w:space="0" w:color="auto"/>
        <w:left w:val="none" w:sz="0" w:space="0" w:color="auto"/>
        <w:bottom w:val="none" w:sz="0" w:space="0" w:color="auto"/>
        <w:right w:val="none" w:sz="0" w:space="0" w:color="auto"/>
      </w:divBdr>
    </w:div>
    <w:div w:id="1315183442">
      <w:bodyDiv w:val="1"/>
      <w:marLeft w:val="0"/>
      <w:marRight w:val="0"/>
      <w:marTop w:val="0"/>
      <w:marBottom w:val="0"/>
      <w:divBdr>
        <w:top w:val="none" w:sz="0" w:space="0" w:color="auto"/>
        <w:left w:val="none" w:sz="0" w:space="0" w:color="auto"/>
        <w:bottom w:val="none" w:sz="0" w:space="0" w:color="auto"/>
        <w:right w:val="none" w:sz="0" w:space="0" w:color="auto"/>
      </w:divBdr>
    </w:div>
    <w:div w:id="1316685966">
      <w:bodyDiv w:val="1"/>
      <w:marLeft w:val="0"/>
      <w:marRight w:val="0"/>
      <w:marTop w:val="0"/>
      <w:marBottom w:val="0"/>
      <w:divBdr>
        <w:top w:val="none" w:sz="0" w:space="0" w:color="auto"/>
        <w:left w:val="none" w:sz="0" w:space="0" w:color="auto"/>
        <w:bottom w:val="none" w:sz="0" w:space="0" w:color="auto"/>
        <w:right w:val="none" w:sz="0" w:space="0" w:color="auto"/>
      </w:divBdr>
    </w:div>
    <w:div w:id="1427119542">
      <w:bodyDiv w:val="1"/>
      <w:marLeft w:val="0"/>
      <w:marRight w:val="0"/>
      <w:marTop w:val="0"/>
      <w:marBottom w:val="0"/>
      <w:divBdr>
        <w:top w:val="none" w:sz="0" w:space="0" w:color="auto"/>
        <w:left w:val="none" w:sz="0" w:space="0" w:color="auto"/>
        <w:bottom w:val="none" w:sz="0" w:space="0" w:color="auto"/>
        <w:right w:val="none" w:sz="0" w:space="0" w:color="auto"/>
      </w:divBdr>
    </w:div>
    <w:div w:id="1461460561">
      <w:bodyDiv w:val="1"/>
      <w:marLeft w:val="0"/>
      <w:marRight w:val="0"/>
      <w:marTop w:val="0"/>
      <w:marBottom w:val="0"/>
      <w:divBdr>
        <w:top w:val="none" w:sz="0" w:space="0" w:color="auto"/>
        <w:left w:val="none" w:sz="0" w:space="0" w:color="auto"/>
        <w:bottom w:val="none" w:sz="0" w:space="0" w:color="auto"/>
        <w:right w:val="none" w:sz="0" w:space="0" w:color="auto"/>
      </w:divBdr>
    </w:div>
    <w:div w:id="1601914178">
      <w:bodyDiv w:val="1"/>
      <w:marLeft w:val="0"/>
      <w:marRight w:val="0"/>
      <w:marTop w:val="0"/>
      <w:marBottom w:val="0"/>
      <w:divBdr>
        <w:top w:val="none" w:sz="0" w:space="0" w:color="auto"/>
        <w:left w:val="none" w:sz="0" w:space="0" w:color="auto"/>
        <w:bottom w:val="none" w:sz="0" w:space="0" w:color="auto"/>
        <w:right w:val="none" w:sz="0" w:space="0" w:color="auto"/>
      </w:divBdr>
      <w:divsChild>
        <w:div w:id="539827645">
          <w:marLeft w:val="0"/>
          <w:marRight w:val="0"/>
          <w:marTop w:val="0"/>
          <w:marBottom w:val="0"/>
          <w:divBdr>
            <w:top w:val="none" w:sz="0" w:space="0" w:color="auto"/>
            <w:left w:val="none" w:sz="0" w:space="0" w:color="auto"/>
            <w:bottom w:val="none" w:sz="0" w:space="0" w:color="auto"/>
            <w:right w:val="none" w:sz="0" w:space="0" w:color="auto"/>
          </w:divBdr>
        </w:div>
      </w:divsChild>
    </w:div>
    <w:div w:id="1665163510">
      <w:bodyDiv w:val="1"/>
      <w:marLeft w:val="0"/>
      <w:marRight w:val="0"/>
      <w:marTop w:val="0"/>
      <w:marBottom w:val="0"/>
      <w:divBdr>
        <w:top w:val="none" w:sz="0" w:space="0" w:color="auto"/>
        <w:left w:val="none" w:sz="0" w:space="0" w:color="auto"/>
        <w:bottom w:val="none" w:sz="0" w:space="0" w:color="auto"/>
        <w:right w:val="none" w:sz="0" w:space="0" w:color="auto"/>
      </w:divBdr>
    </w:div>
    <w:div w:id="1715961483">
      <w:bodyDiv w:val="1"/>
      <w:marLeft w:val="0"/>
      <w:marRight w:val="0"/>
      <w:marTop w:val="0"/>
      <w:marBottom w:val="0"/>
      <w:divBdr>
        <w:top w:val="none" w:sz="0" w:space="0" w:color="auto"/>
        <w:left w:val="none" w:sz="0" w:space="0" w:color="auto"/>
        <w:bottom w:val="none" w:sz="0" w:space="0" w:color="auto"/>
        <w:right w:val="none" w:sz="0" w:space="0" w:color="auto"/>
      </w:divBdr>
    </w:div>
    <w:div w:id="1820535578">
      <w:bodyDiv w:val="1"/>
      <w:marLeft w:val="0"/>
      <w:marRight w:val="0"/>
      <w:marTop w:val="0"/>
      <w:marBottom w:val="0"/>
      <w:divBdr>
        <w:top w:val="none" w:sz="0" w:space="0" w:color="auto"/>
        <w:left w:val="none" w:sz="0" w:space="0" w:color="auto"/>
        <w:bottom w:val="none" w:sz="0" w:space="0" w:color="auto"/>
        <w:right w:val="none" w:sz="0" w:space="0" w:color="auto"/>
      </w:divBdr>
    </w:div>
    <w:div w:id="1917283635">
      <w:bodyDiv w:val="1"/>
      <w:marLeft w:val="0"/>
      <w:marRight w:val="0"/>
      <w:marTop w:val="0"/>
      <w:marBottom w:val="0"/>
      <w:divBdr>
        <w:top w:val="none" w:sz="0" w:space="0" w:color="auto"/>
        <w:left w:val="none" w:sz="0" w:space="0" w:color="auto"/>
        <w:bottom w:val="none" w:sz="0" w:space="0" w:color="auto"/>
        <w:right w:val="none" w:sz="0" w:space="0" w:color="auto"/>
      </w:divBdr>
    </w:div>
    <w:div w:id="2002811245">
      <w:bodyDiv w:val="1"/>
      <w:marLeft w:val="0"/>
      <w:marRight w:val="0"/>
      <w:marTop w:val="0"/>
      <w:marBottom w:val="0"/>
      <w:divBdr>
        <w:top w:val="none" w:sz="0" w:space="0" w:color="auto"/>
        <w:left w:val="none" w:sz="0" w:space="0" w:color="auto"/>
        <w:bottom w:val="none" w:sz="0" w:space="0" w:color="auto"/>
        <w:right w:val="none" w:sz="0" w:space="0" w:color="auto"/>
      </w:divBdr>
    </w:div>
    <w:div w:id="2055352630">
      <w:bodyDiv w:val="1"/>
      <w:marLeft w:val="0"/>
      <w:marRight w:val="0"/>
      <w:marTop w:val="0"/>
      <w:marBottom w:val="0"/>
      <w:divBdr>
        <w:top w:val="none" w:sz="0" w:space="0" w:color="auto"/>
        <w:left w:val="none" w:sz="0" w:space="0" w:color="auto"/>
        <w:bottom w:val="none" w:sz="0" w:space="0" w:color="auto"/>
        <w:right w:val="none" w:sz="0" w:space="0" w:color="auto"/>
      </w:divBdr>
    </w:div>
    <w:div w:id="2138258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rdforum.nhs.uk/content/working-groups/service-user-carer-working-group/involvement-portfolio/" TargetMode="External"/><Relationship Id="rId18" Type="http://schemas.openxmlformats.org/officeDocument/2006/relationships/hyperlink" Target="http://www.sharedpractice.org.uk/Downloads/Pathways_final_report.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estminsterresearch.westminster.ac.uk/download/72e4c42ab9ea89935c64de39a42698bd5dcea0a40bc4f79482dcf4ecf67ef790/1499781/Factors%20affecting%20PER_%20FINAL%20NOV%202015%2023%20Nov%2015.pdf" TargetMode="External"/><Relationship Id="rId17" Type="http://schemas.openxmlformats.org/officeDocument/2006/relationships/hyperlink" Target="https://youngfoundation.org/wp-content/uploads/2013/11/value-and-role-of-citizen-engagement.pdf" TargetMode="External"/><Relationship Id="rId2" Type="http://schemas.openxmlformats.org/officeDocument/2006/relationships/numbering" Target="numbering.xml"/><Relationship Id="rId16" Type="http://schemas.openxmlformats.org/officeDocument/2006/relationships/hyperlink" Target="https://www.health.org.uk/publications/reports/building-healthier-communities-role-of-nhs-as-anchor-institution"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mbpssmpt\Documents\papers%20in%20progress\GM%20CHC%20papers\www.invo.org.uk\find-out-more\what-is-public-involvement-in-research-2\" TargetMode="External"/><Relationship Id="rId5" Type="http://schemas.openxmlformats.org/officeDocument/2006/relationships/settings" Target="settings.xml"/><Relationship Id="rId15" Type="http://schemas.openxmlformats.org/officeDocument/2006/relationships/hyperlink" Target="https://www.connectedhealthcities.org/" TargetMode="External"/><Relationship Id="rId10" Type="http://schemas.openxmlformats.org/officeDocument/2006/relationships/hyperlink" Target="https://www.ukri.org/public-engagement/"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jo.hobbs3@nhs.net" TargetMode="External"/><Relationship Id="rId14" Type="http://schemas.openxmlformats.org/officeDocument/2006/relationships/hyperlink" Target="http://www.invo.org.uk/wp-content/uploads/2018/01/Induction-public-v3.pdf" TargetMode="External"/></Relationships>
</file>

<file path=word/theme/theme1.xml><?xml version="1.0" encoding="utf-8"?>
<a:theme xmlns:a="http://schemas.openxmlformats.org/drawingml/2006/main" name="personal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007C03-B10A-4943-86DB-8406A3839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14981</Words>
  <Characters>85397</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001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 Tully</dc:creator>
  <cp:lastModifiedBy>Claire Smith</cp:lastModifiedBy>
  <cp:revision>2</cp:revision>
  <cp:lastPrinted>2020-01-30T11:48:00Z</cp:lastPrinted>
  <dcterms:created xsi:type="dcterms:W3CDTF">2020-02-05T11:16:00Z</dcterms:created>
  <dcterms:modified xsi:type="dcterms:W3CDTF">2020-02-05T11:16:00Z</dcterms:modified>
</cp:coreProperties>
</file>